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17CD1" w14:textId="77777777"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14:paraId="35DE428E" w14:textId="77777777"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14:paraId="2AAC1941" w14:textId="77777777" w:rsidR="00DA66C3" w:rsidRPr="003A19F2" w:rsidRDefault="00DA66C3" w:rsidP="002C5397">
      <w:pPr>
        <w:spacing w:after="0"/>
        <w:jc w:val="center"/>
        <w:rPr>
          <w:rFonts w:ascii="Times New Roman" w:hAnsi="Times New Roman" w:cs="B Nazanin"/>
          <w:sz w:val="24"/>
          <w:szCs w:val="28"/>
        </w:rPr>
      </w:pPr>
    </w:p>
    <w:p w14:paraId="27519A06" w14:textId="77777777"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14:paraId="008E8FA1" w14:textId="77777777"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14:paraId="7828D6D9" w14:textId="77777777"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14:paraId="51C727F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14:paraId="6055DC2A"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14:paraId="58EC2D7E"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14:paraId="779A2CB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14:paraId="70B3331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14:paraId="25BAD5F0"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14:paraId="0BAE2C09"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14:paraId="33DC129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14:paraId="1CC0E81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2F959D8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19C8A9E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14:paraId="422A80F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14:paraId="73A28E9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14:paraId="3E44672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14:paraId="6135530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14:paraId="55BE040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14:paraId="75AEA43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14:paraId="47DEB9F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14:paraId="4691B08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14:paraId="5E2DAC17"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14:paraId="192FDD0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14:paraId="5C3F13E2"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14:paraId="7AEAA3B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14:paraId="16984CF3"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14:paraId="6BCCBE3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14:paraId="28AB6B0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14:paraId="5335B3F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14:paraId="4E47304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14:paraId="1C13EA3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14:paraId="430BF77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14:paraId="3D21B41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14:paraId="5107067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14:paraId="158ECAF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14:paraId="220DE64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0A4855F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1416973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14:paraId="41B49C9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14:paraId="48E8CEE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14:paraId="26568A0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14:paraId="60F8F52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14:paraId="49E2644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14:paraId="0D2E336B"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14:paraId="40773CC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14:paraId="39628A6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14:paraId="1463BC6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14:paraId="513E827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14:paraId="662110E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14:paraId="1D91AAA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14:paraId="784BDE5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14:paraId="119DB97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14:paraId="6AE1393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14:paraId="5D5BC54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14:paraId="24ACCCF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14:paraId="143F660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14:paraId="5F3A465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14:paraId="59A9D7C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14:paraId="63C84C3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14:paraId="16204F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14:paraId="70909E6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14:paraId="7719176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14:paraId="18A2AEC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14:paraId="3418716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14:paraId="28C30CC1"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14:paraId="5DCD128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14:paraId="1F4C39F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14:paraId="4A5823F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14:paraId="3268FB9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14:paraId="0088E4E4"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1EC1BD2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0982F94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14:paraId="00A127C5"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14:paraId="417F50A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14:paraId="4C46BD19"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14:paraId="50D1574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14:paraId="0A0E078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14:paraId="57446E02"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14:paraId="773D2EF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14:paraId="0140D88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14:paraId="2FBFC8D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14:paraId="6B882450"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14:paraId="60E5F85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14:paraId="71756A7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14:paraId="4083166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14:paraId="0000255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14:paraId="20A5815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14:paraId="085F3DA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14:paraId="48CBD6A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14:paraId="4EF7837D"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14:paraId="087C27A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14:paraId="1E0B0CD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14:paraId="28F74FC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14:paraId="32BCFC7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14:paraId="172EDD7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14:paraId="7BF1FAF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14:paraId="0D35911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14:paraId="5B0B5A58"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14:paraId="5D95D70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14:paraId="586636ED"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14:paraId="6455FBB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14:paraId="51A6583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14:paraId="75944EA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14:paraId="5599B6A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14:paraId="0502079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14:paraId="39EA89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14:paraId="75A3CC1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14:paraId="27DA318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14:paraId="78AADC7C"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14:paraId="4DD9761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14:paraId="2A93F95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14:paraId="09D1662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14:paraId="4148E76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14:paraId="24E2DA6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14:paraId="2DE05AE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14:paraId="130D564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14:paraId="01B4626D"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14:paraId="0030A7A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14:paraId="659C39B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14:paraId="355DF01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14:paraId="6FD1A10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14:paraId="581AE26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14:paraId="1A6D76F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14:paraId="747AD0B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14:paraId="26A6635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14:paraId="583DA625"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14:paraId="501BB35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14:paraId="51BC82B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14:paraId="47EEE24C"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14:paraId="326C4C3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14:paraId="7FB47BD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14:paraId="4A00119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7FAECA8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6F9BA71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14:paraId="4166948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14:paraId="175D7B5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14:paraId="78510F6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14:paraId="58C87347"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14:paraId="1CFB3FB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14:paraId="6DC7150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14:paraId="097FBD4A"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14:paraId="048D757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14:paraId="41DFDE7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14:paraId="4466A10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14:paraId="303D221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14:paraId="34510F2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14:paraId="24BEA28F"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14:paraId="406F108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14:paraId="7FDAF1C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14:paraId="0D7B13A0"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14:paraId="45ACA5F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14:paraId="0B688B9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14:paraId="44C0E26C"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14:paraId="36BB21A7"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14:paraId="4406C40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14:paraId="529B41D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14:paraId="293ACF1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14:paraId="50289A33"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14:paraId="40B06A5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14:paraId="4AEDA22A"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14:paraId="1973156E"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14:paraId="6F09CD36" w14:textId="77777777" w:rsidR="00B84FDC" w:rsidRPr="003A19F2" w:rsidRDefault="00000000"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14:paraId="66128FE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14:paraId="71281B9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14:paraId="2AB734F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14:paraId="5176C74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14:paraId="54C8FFA9"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14:paraId="3E04C7B1"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14:paraId="586DAE36"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14:paraId="02C13074"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14:paraId="486C75A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14:paraId="03EA8B9F"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14:paraId="57FB1838"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14:paraId="56DD04CB" w14:textId="77777777" w:rsidR="00B84FDC" w:rsidRPr="003A19F2" w:rsidRDefault="00000000"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14:paraId="780DC186"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14:paraId="42C63375"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14:paraId="48B0DA0F"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14:paraId="43AA4106" w14:textId="77777777" w:rsidR="00B84FDC" w:rsidRPr="003A19F2" w:rsidRDefault="00000000"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14:paraId="758D5945" w14:textId="77777777"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14:paraId="4AA6A0F4" w14:textId="77777777"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14:paraId="75799843" w14:textId="77777777"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14:paraId="54D34A8F"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14:paraId="48E0327B"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14:paraId="5BFD6D0D"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14:paraId="244D79CB"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14:paraId="4B463411"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14:paraId="5F48496A"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14:paraId="73354E28" w14:textId="77777777"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14:paraId="5F044EE3" w14:textId="77777777"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w:t>
      </w:r>
      <w:proofErr w:type="spellStart"/>
      <w:r w:rsidRPr="003A19F2">
        <w:rPr>
          <w:rFonts w:ascii="Times New Roman" w:hAnsi="Times New Roman" w:cs="B Nazanin"/>
          <w:sz w:val="24"/>
          <w:szCs w:val="28"/>
        </w:rPr>
        <w:t>ShareAlike</w:t>
      </w:r>
      <w:proofErr w:type="spellEnd"/>
      <w:r w:rsidRPr="003A19F2">
        <w:rPr>
          <w:rFonts w:ascii="Times New Roman" w:hAnsi="Times New Roman" w:cs="B Nazanin"/>
          <w:sz w:val="24"/>
          <w:szCs w:val="28"/>
        </w:rPr>
        <w:t xml:space="preserv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14:paraId="43534C22" w14:textId="77777777"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14:paraId="6D9C7CE1" w14:textId="77777777"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14:paraId="276FBD59"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14:paraId="04BFD1AF"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14:paraId="4DDBCB97"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14:paraId="041E2F5C" w14:textId="77777777"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14:paraId="150B8530"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14:paraId="76012EB8"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14:paraId="266A3019" w14:textId="77777777"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14:paraId="52C3EE3F" w14:textId="77777777"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4197C572" w14:textId="77777777"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14:paraId="767E8917" w14:textId="77777777" w:rsidR="00BF4EA6" w:rsidRPr="003A19F2" w:rsidRDefault="00BF4EA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astie&lt;/Author&gt;&lt;Year&gt;2009&lt;/Year&gt;&lt;RecNum&gt;89&lt;/RecNum&gt;&lt;DisplayText&gt;Hastie, Tibshirani, Friedman, and Friedman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astie, Tibshirani, Friedman, and Friedman (2009)</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F5E4006" w14:textId="77777777"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14:paraId="0DCB0C03" w14:textId="77777777"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14:paraId="41987CDF" w14:textId="77777777"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14:paraId="11FB502E" w14:textId="77777777"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14:paraId="713FAE07" w14:textId="77777777"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14:paraId="33044106"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14:paraId="453F4E08" w14:textId="77777777"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8A1745B" w14:textId="77777777" w:rsidR="00F6051B" w:rsidRPr="003A19F2" w:rsidRDefault="00F6051B" w:rsidP="00686C2F">
      <w:pPr>
        <w:bidi/>
        <w:spacing w:after="0"/>
        <w:jc w:val="both"/>
        <w:rPr>
          <w:rFonts w:ascii="Times New Roman" w:hAnsi="Times New Roman" w:cs="B Nazanin"/>
          <w:sz w:val="24"/>
          <w:szCs w:val="28"/>
          <w:rtl/>
          <w:lang w:bidi="fa-IR"/>
        </w:rPr>
      </w:pPr>
    </w:p>
    <w:p w14:paraId="54F98CAB" w14:textId="77777777"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14:paraId="04964C26" w14:textId="77777777"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14:paraId="14F400FC" w14:textId="77777777"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77777777"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11FA0ED8" w14:textId="77777777"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14:paraId="41184145" w14:textId="77777777"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5A8CD4DF" w14:textId="77777777"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14:paraId="67CF62EC" w14:textId="77777777"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1A12F7DD" w14:textId="77777777"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14:paraId="64BBA3FD" w14:textId="77777777"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14:paraId="0D8EFE6D" w14:textId="77777777"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14:paraId="41C34316" w14:textId="77777777"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14:paraId="7AF17243" w14:textId="77777777"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14:paraId="1BB97B4A"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35BB7E9B" w14:textId="77777777"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14:paraId="74F4C70A"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6D84B674" w14:textId="77777777"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14:paraId="175868AB" w14:textId="77777777"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14:paraId="35B42A95" w14:textId="77777777"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14:paraId="5BD27463" w14:textId="77777777"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14:paraId="33C7E723" w14:textId="77777777"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14:paraId="16FAF625" w14:textId="77777777"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14:paraId="34C1A768"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044022F1" w14:textId="77777777"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14:paraId="2B892914"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7F9C094" w14:textId="77777777"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14:paraId="535DBF36" w14:textId="77777777"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14:paraId="4E7D6577" w14:textId="77777777"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14:paraId="3BAA60D2" w14:textId="77777777" w:rsidR="00286DF5" w:rsidRDefault="00286DF5" w:rsidP="00686C2F">
      <w:pPr>
        <w:bidi/>
        <w:spacing w:after="0"/>
        <w:jc w:val="both"/>
        <w:rPr>
          <w:rFonts w:ascii="Times New Roman" w:hAnsi="Times New Roman" w:cs="B Nazanin"/>
          <w:sz w:val="24"/>
          <w:szCs w:val="28"/>
          <w:rtl/>
          <w:lang w:bidi="fa-IR"/>
        </w:rPr>
      </w:pPr>
    </w:p>
    <w:p w14:paraId="125122EC" w14:textId="77777777"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14:paraId="4DB567EA" w14:textId="77777777"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14:paraId="43604DFB" w14:textId="77777777"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14:paraId="6ADEBABB"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14:paraId="7DAE8B8B"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14:paraId="2C2C5E31"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D2639AB" w14:textId="77777777"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14:paraId="7E7F33FA"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14:paraId="70F9FC5F"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14:paraId="4153C0C6" w14:textId="77777777"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14:paraId="451733F0"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26304705"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5215393" w14:textId="77777777"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14:paraId="0A8FF031" w14:textId="77777777" w:rsidR="00E63F8F" w:rsidRDefault="00E63F8F" w:rsidP="00686C2F">
      <w:pPr>
        <w:bidi/>
        <w:spacing w:after="0"/>
        <w:jc w:val="both"/>
        <w:rPr>
          <w:rFonts w:ascii="Times New Roman" w:hAnsi="Times New Roman" w:cs="B Nazanin"/>
          <w:sz w:val="24"/>
          <w:szCs w:val="28"/>
          <w:rtl/>
          <w:lang w:bidi="fa-IR"/>
        </w:rPr>
      </w:pPr>
    </w:p>
    <w:p w14:paraId="4EFE4DB5" w14:textId="77777777"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14:paraId="0CF804A7" w14:textId="77777777"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14:paraId="21D743BA" w14:textId="77777777"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14:paraId="7AAB396F" w14:textId="77777777"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14:paraId="15C744B9" w14:textId="77777777"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14:paraId="18A4282E" w14:textId="77777777"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14:paraId="6CA61E50"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14:paraId="3BE5C658" w14:textId="77777777"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14:paraId="78F6EB5E"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33B06757"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179478E"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14:paraId="74BAC8FB"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14:paraId="3CBD407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435E013F"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0862B1B2"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14:paraId="4D47AB0B"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179935F"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40177D34"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2AF7A0"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14:paraId="6B6A96C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14:paraId="73265DF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14:paraId="21EF2C97"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14:paraId="6F8E535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421F9961"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514BEC6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8B87D1C"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14:paraId="08A491A3"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14:paraId="2C73D45C" w14:textId="77777777"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2A6A576"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7E268A1D" w14:textId="77777777"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278D6A41" w14:textId="77777777"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14:paraId="773212DB" w14:textId="77777777"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14:paraId="570A5431"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424CC6B9" w14:textId="77777777"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14:paraId="167088C4" w14:textId="77777777"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3B8DB5" w14:textId="77777777"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5B85608"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6BC965B8" w14:textId="77777777"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14:paraId="28502481" w14:textId="77777777"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259528A1" w14:textId="77777777"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14:paraId="66447211" w14:textId="77777777"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AD8DE40" w14:textId="77777777" w:rsidR="00E964B2" w:rsidRPr="003A19F2" w:rsidRDefault="00E964B2" w:rsidP="00A403E6">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Year&gt;2017&lt;/Year&gt;&lt;RecNum&gt;2&lt;/RecNum&gt;&lt;DisplayText&gt;(&amp;quot;Definition of Algorithm.,&amp;quot; 2017)&lt;/DisplayText&gt;&lt;record&gt;&lt;rec-number&gt;2&lt;/rec-number&gt;&lt;foreign-keys&gt;&lt;key app="EN" db-id="pxvwtpreqvwd2meestppd9vqaet5vttawvvf" timestamp="1</w:instrText>
      </w:r>
      <w:r w:rsidR="00A403E6">
        <w:rPr>
          <w:rFonts w:ascii="Times New Roman" w:hAnsi="Times New Roman" w:cs="B Nazanin"/>
          <w:sz w:val="24"/>
          <w:szCs w:val="28"/>
          <w:rtl/>
          <w:lang w:bidi="fa-IR"/>
        </w:rPr>
        <w:instrText>698331241"&gt;2&lt;/</w:instrText>
      </w:r>
      <w:r w:rsidR="00A403E6">
        <w:rPr>
          <w:rFonts w:ascii="Times New Roman" w:hAnsi="Times New Roman" w:cs="B Nazanin"/>
          <w:sz w:val="24"/>
          <w:szCs w:val="28"/>
          <w:lang w:bidi="fa-IR"/>
        </w:rPr>
        <w:instrTex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finition of Algorithm.," 2017)</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CD3228E" w14:textId="77777777"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6AE16B3D" w14:textId="77777777"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77777777"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14:paraId="64E79638" w14:textId="77777777"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14:paraId="237AE0AD" w14:textId="77777777"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77777777"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14:paraId="68257187" w14:textId="77777777"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14:paraId="7F813343" w14:textId="77777777"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77777777"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9A9F81A" w14:textId="77777777"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89FE3CC" w14:textId="77777777"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14:paraId="68F2E797" w14:textId="77777777"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14:paraId="49AB8DEE" w14:textId="77777777"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14:paraId="5570C9E3" w14:textId="77777777"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2FDEEEA" w14:textId="77777777"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14:paraId="42C384F6" w14:textId="77777777"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61D0B82B" w14:textId="77777777"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14:paraId="1F362B8E" w14:textId="77777777"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im&lt;/Author&gt;&lt;Year&gt;2016&lt;/Year&gt;&lt;RecNum&gt;4&lt;/RecNum&gt;&lt;DisplayText&gt;(Kim, Khanna, &amp;amp; Koyejo,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im, Khanna, &amp; Koyejo, 2016)</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14:paraId="7C31A992" w14:textId="77777777" w:rsidR="00F87706" w:rsidRPr="003A19F2" w:rsidRDefault="00F8770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Murdoch&lt;/Author&gt;&lt;Year&gt;2019&lt;/Year&gt;&lt;RecNum&gt;5&lt;/RecNum&gt;&lt;DisplayText&gt;(Murdoch, Singh, Kumbier, Abbasi-Asl, &amp;amp; Yu, 2019)&lt;/DisplayText&gt;&lt;record&gt;&lt;rec-number&gt;5&lt;/rec-number&gt;&lt;foreign-keys&gt;&lt;key app="EN" db-id="pxvwtpreqvwd2meestppd9vqaet5vttawvvf" timestamp="1698332295"&gt;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Murdoch, Singh, Kumbier, Abbasi-Asl, &amp; Yu, 2019)</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14:paraId="18432EB7" w14:textId="77777777"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14:paraId="6463F2E0" w14:textId="77777777"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14:paraId="696977C1" w14:textId="77777777" w:rsidR="00C207CE" w:rsidRPr="003A19F2" w:rsidRDefault="00C207C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14:paraId="0E241509" w14:textId="77777777"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14:paraId="1947BFA8" w14:textId="77777777"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14:paraId="70904B26" w14:textId="77777777"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14:paraId="10FCB8CC" w14:textId="77777777"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14:paraId="4A4A11D2" w14:textId="77777777"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69A8979" w14:textId="77777777"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19894D0" w14:textId="77777777" w:rsidR="00587BB1" w:rsidRPr="003A19F2" w:rsidRDefault="00587BB1"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Pr>
          <w:rFonts w:ascii="Times New Roman" w:hAnsi="Times New Roman" w:cs="B Nazanin"/>
          <w:sz w:val="24"/>
          <w:szCs w:val="28"/>
          <w:rtl/>
          <w:lang w:bidi="fa-IR"/>
        </w:rPr>
        <w:instrText>4&lt;/</w:instrText>
      </w:r>
      <w:r w:rsidR="00A403E6">
        <w:rPr>
          <w:rFonts w:ascii="Times New Roman" w:hAnsi="Times New Roman" w:cs="B Nazanin"/>
          <w:sz w:val="24"/>
          <w:szCs w:val="28"/>
          <w:lang w:bidi="fa-IR"/>
        </w:rPr>
        <w:instrTex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eider and Simmel (1944)</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591CFB3" w14:textId="77777777"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14:paraId="15D9BB3B" w14:textId="77777777"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77777777"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04DF3A6" w14:textId="77777777"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14:paraId="1988D7C9" w14:textId="77777777" w:rsidR="00F95CA4" w:rsidRPr="003A19F2" w:rsidRDefault="00F95CA4"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oshi-Velez &amp; Kim, 2017)</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14:paraId="31CB0181" w14:textId="77777777"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4057047"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14:paraId="6FB13965"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CF3BD37" w14:textId="77777777"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DAEEBFB" w14:textId="77777777"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A9FBF8C" w14:textId="77777777" w:rsidR="0071032E" w:rsidRPr="003A19F2" w:rsidRDefault="0071032E" w:rsidP="0071032E">
      <w:pPr>
        <w:bidi/>
        <w:spacing w:after="0"/>
        <w:jc w:val="both"/>
        <w:rPr>
          <w:rFonts w:ascii="Times New Roman" w:hAnsi="Times New Roman" w:cs="B Nazanin"/>
          <w:sz w:val="24"/>
          <w:szCs w:val="28"/>
          <w:rtl/>
          <w:lang w:bidi="fa-IR"/>
        </w:rPr>
      </w:pPr>
    </w:p>
    <w:p w14:paraId="4D841CA6" w14:textId="77777777"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14:paraId="604BEE62" w14:textId="77777777"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14:paraId="5C051CE3" w14:textId="77777777"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3210E6" w14:textId="77777777"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14:paraId="5ABF18A0" w14:textId="77777777"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14:paraId="7020A07E" w14:textId="77777777"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14:paraId="2EB9F0F8" w14:textId="77777777"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E5E22DA" w14:textId="77777777"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14:paraId="6C6BC6FB" w14:textId="77777777"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DBD7774"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689C891C"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5844EDA2" w14:textId="77777777"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14:paraId="675D405B"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14:paraId="7F7AE176" w14:textId="77777777"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14:paraId="2828561E" w14:textId="77777777"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E7C8641" w14:textId="77777777"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14:paraId="7A373EC8" w14:textId="77777777"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14:paraId="34707053"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891E8C2" w14:textId="77777777"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14:paraId="709B34B0"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0D413874" w14:textId="77777777"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A1F7F01" w14:textId="77777777"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14:paraId="4557FA11"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5B213A90" w14:textId="77777777" w:rsidR="00DF796B" w:rsidRPr="003A19F2" w:rsidRDefault="00DF796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2018&lt;/Year&gt;&lt;RecNum&gt;8&lt;/RecNum&gt;&lt;DisplayText&gt;(Z. C. Lipton, 2018)&lt;/DisplayText&gt;&lt;record&gt;&lt;rec-number&gt;8&lt;/rec-number&gt;&lt;foreign-keys&gt;&lt;key app="EN" db-id="pxvwtpreqvwd2meestppd9vqaet5vttawvvf" timestamp="16</w:instrText>
      </w:r>
      <w:r w:rsidR="00A403E6">
        <w:rPr>
          <w:rFonts w:ascii="Times New Roman" w:hAnsi="Times New Roman" w:cs="B Nazanin"/>
          <w:sz w:val="24"/>
          <w:szCs w:val="28"/>
          <w:rtl/>
          <w:lang w:bidi="fa-IR"/>
        </w:rPr>
        <w:instrText>98596244"&gt;8&lt;/</w:instrText>
      </w:r>
      <w:r w:rsidR="00A403E6">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w:instrText>
      </w:r>
      <w:r w:rsidR="00A403E6">
        <w:rPr>
          <w:rFonts w:ascii="Times New Roman" w:hAnsi="Times New Roman" w:cs="B Nazanin"/>
          <w:sz w:val="24"/>
          <w:szCs w:val="28"/>
          <w:rtl/>
          <w:lang w:bidi="fa-IR"/>
        </w:rPr>
        <w:instrText>30&lt;/</w:instrText>
      </w:r>
      <w:r w:rsidR="00A403E6">
        <w:rPr>
          <w:rFonts w:ascii="Times New Roman" w:hAnsi="Times New Roman" w:cs="B Nazanin"/>
          <w:sz w:val="24"/>
          <w:szCs w:val="28"/>
          <w:lang w:bidi="fa-IR"/>
        </w:rPr>
        <w:instrText>isbn&gt;&lt;urls&gt;&lt;/urls&gt;&lt;/record&gt;&lt;/Cite&gt;&lt;/EndNote&gt;</w:instrText>
      </w:r>
      <w:r w:rsidR="001C6C29">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 C. Lipton, 201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24D07EBB" w14:textId="77777777"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14:paraId="6D9A8C4B"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14:paraId="5D051A92" w14:textId="77777777"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14:paraId="27D940A9" w14:textId="77777777"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14:paraId="54926344" w14:textId="77777777"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14:paraId="0EF719AC" w14:textId="77777777"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14:paraId="38A09987" w14:textId="77777777"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14:paraId="042E92CF" w14:textId="77777777"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14:paraId="09C2BC9C" w14:textId="77777777"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14:paraId="0ECA6300" w14:textId="77777777"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14:paraId="05449E91" w14:textId="77777777"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483D08E" w14:textId="77777777" w:rsidR="00484A56" w:rsidRPr="003A19F2" w:rsidRDefault="00442702"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oshi-Velez and Kim (2017)</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14:paraId="3FE4B40C" w14:textId="77777777"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3DC0FBE" w14:textId="77777777"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C54CEA0" w14:textId="77777777"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14:paraId="0C87D1D4" w14:textId="77777777"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14:paraId="518975AD" w14:textId="77777777"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14:paraId="21744883" w14:textId="77777777"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14:paraId="050E9B31"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obnik-Šikonja &amp; Bohanec, 2018)</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6452DC" w14:textId="77777777"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14:paraId="4FCB9444"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14:paraId="5003E672"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40AC72EA"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14:paraId="32C14A22" w14:textId="77777777"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14:paraId="3C45CCFF" w14:textId="77777777"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14:paraId="5CD639E3"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1779ED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14:paraId="0515951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8057E4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75CA4B59"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14:paraId="6CB98233"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23C4DBE2"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14:paraId="52344298" w14:textId="77777777"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14:paraId="39EBA4B9" w14:textId="77777777"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14:paraId="201B2F71" w14:textId="77777777"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14:paraId="4DF7BA8C"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3BC650D" w14:textId="77777777"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5D7D758B" w14:textId="77777777"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1133CD3" w14:textId="77777777"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14:paraId="4A1130A3"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A403E6">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A403E6">
        <w:rPr>
          <w:rFonts w:ascii="Times New Roman" w:hAnsi="Times New Roman" w:cs="B Nazanin"/>
          <w:noProof/>
          <w:sz w:val="24"/>
          <w:szCs w:val="28"/>
          <w:lang w:bidi="fa-IR"/>
        </w:rPr>
        <w:t>(Miller, 2019)</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14:paraId="1083A9B8"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14:paraId="2612BCC8"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37E0FC54"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4D3CFAC8"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76DA372" w14:textId="77777777"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4242FA0" w14:textId="77777777"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14:paraId="7B43AD1E" w14:textId="77777777" w:rsidR="008E6D8B" w:rsidRPr="003A19F2" w:rsidRDefault="008E6D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iller (2019)</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E55473D" w14:textId="77777777" w:rsidR="008E6D8B" w:rsidRPr="003A19F2" w:rsidRDefault="00B8036E" w:rsidP="00A403E6">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ipton&lt;/Author&gt;&lt;Year&gt;1990&lt;/Year&gt;&lt;RecNum&gt;10&lt;/RecNum&gt;&lt;DisplayText&gt;(P. Lipton, 1990)&lt;/DisplayText&gt;&lt;record&gt;&lt;rec-number&gt;10&lt;/rec-number&gt;&lt;foreign-keys&gt;&lt;key app="EN" db-id="pxvwtpreqvwd2meestppd9vqaet5vttawvvf" timestamp="169</w:instrText>
      </w:r>
      <w:r w:rsidR="00A403E6">
        <w:rPr>
          <w:rFonts w:ascii="Times New Roman" w:hAnsi="Times New Roman" w:cs="B Nazanin"/>
          <w:sz w:val="24"/>
          <w:szCs w:val="28"/>
          <w:rtl/>
          <w:lang w:bidi="fa-IR"/>
        </w:rPr>
        <w:instrText>8597377"&gt;10&lt;/</w:instrText>
      </w:r>
      <w:r w:rsidR="00A403E6">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P. Lipton, 199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 xml:space="preserve">the </w:t>
      </w:r>
      <w:proofErr w:type="spellStart"/>
      <w:r w:rsidR="00764F5F" w:rsidRPr="00764F5F">
        <w:rPr>
          <w:rFonts w:ascii="Times New Roman" w:hAnsi="Times New Roman" w:cs="B Nazanin"/>
          <w:sz w:val="24"/>
          <w:szCs w:val="28"/>
          <w:lang w:bidi="fa-IR"/>
        </w:rPr>
        <w:t>patients</w:t>
      </w:r>
      <w:proofErr w:type="spellEnd"/>
      <w:r w:rsidR="00764F5F" w:rsidRPr="00764F5F">
        <w:rPr>
          <w:rFonts w:ascii="Times New Roman" w:hAnsi="Times New Roman" w:cs="B Nazanin"/>
          <w:sz w:val="24"/>
          <w:szCs w:val="28"/>
          <w:lang w:bidi="fa-IR"/>
        </w:rPr>
        <w:t xml:space="preserve">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14:paraId="589AEC5D" w14:textId="77777777"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4A6A99B4" w14:textId="77777777"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14:paraId="76977A22"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14:paraId="2C357233"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96ACE25" w14:textId="77777777"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1731D16" w14:textId="77777777"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14:paraId="282F9EF3" w14:textId="77777777"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14:paraId="45F18E78" w14:textId="77777777"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5EF3624A" w14:textId="77777777" w:rsidR="008E6D8B" w:rsidRPr="003A19F2" w:rsidRDefault="00B8036E" w:rsidP="00A403E6">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Kahneman &amp; Tversky, 198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1)</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14:paraId="3A0EA2C6" w14:textId="77777777"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14:paraId="5E87635D" w14:textId="77777777"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14:paraId="0AFBD409" w14:textId="77777777"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14:paraId="7A020A4C" w14:textId="77777777"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14:paraId="3B520C2E" w14:textId="77777777"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AA233E" w14:textId="77777777" w:rsidR="008E6D8B" w:rsidRPr="003A19F2" w:rsidRDefault="00B8036E" w:rsidP="00A403E6">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A403E6">
        <w:rPr>
          <w:rFonts w:ascii="Times New Roman" w:hAnsi="Times New Roman" w:cs="B Nazanin"/>
          <w:sz w:val="24"/>
          <w:szCs w:val="28"/>
          <w:rtl/>
          <w:lang w:bidi="fa-IR"/>
        </w:rPr>
        <w:instrText>1698597837"&gt;13&lt;/</w:instrText>
      </w:r>
      <w:r w:rsidR="00A403E6">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Nickerson, 1998)</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14:paraId="7B16D5E4" w14:textId="77777777"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61879E6" w14:textId="77777777"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lastRenderedPageBreak/>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14:paraId="64093FF3" w14:textId="77777777"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14:paraId="51E72D7C"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14:paraId="2CC8D094" w14:textId="77777777"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14:paraId="2EF69223" w14:textId="77777777"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14:paraId="4451106C" w14:textId="77777777"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14:paraId="74EFD28D" w14:textId="77777777" w:rsidR="008808E8" w:rsidRPr="003A19F2" w:rsidRDefault="008808E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anaee-T and Gama (20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2F6D6AD4" w14:textId="77777777"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14:paraId="13A80762" w14:textId="77777777"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02FEF34" w14:textId="77777777"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14:paraId="39F8650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14:paraId="094772F1"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14:paraId="15113509"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502C578F"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027F91E"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14:paraId="288CCA84"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14:paraId="3C4202E5"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14:paraId="4B75D5F8"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14:paraId="029E6F94" w14:textId="77777777"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14:paraId="132B2423"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14:paraId="7915FC0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14:paraId="5B718010" w14:textId="77777777"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14:paraId="2C4ACD97" w14:textId="77777777"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CBDE349" w14:textId="77777777"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14:paraId="2BC541A9" w14:textId="77777777" w:rsidR="00B65EBC" w:rsidRPr="003A19F2" w:rsidRDefault="00B65EBC" w:rsidP="00A403E6">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berto&lt;/Author&gt;&lt;Year&gt;2015&lt;/Year&gt;&lt;RecNum&gt;15&lt;/RecNum&gt;&lt;DisplayText&gt;(Alberto, Lochter, &amp;amp; Almeida,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g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gt;</w:instrText>
      </w:r>
      <w:r w:rsidR="00E50DD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berto, Lochter, &amp; Almeida, 20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14:paraId="4974B793" w14:textId="77777777"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Ps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14:paraId="1DB371AC" w14:textId="77777777"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14:paraId="081CA336" w14:textId="77777777"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14:paraId="68502AD8" w14:textId="77777777" w:rsidTr="00FF64DF">
        <w:tc>
          <w:tcPr>
            <w:tcW w:w="0" w:type="auto"/>
          </w:tcPr>
          <w:p w14:paraId="4DAE0C48" w14:textId="77777777"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14:paraId="291A12CE" w14:textId="77777777"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14:paraId="0BA11081" w14:textId="77777777" w:rsidTr="00FF64DF">
        <w:tc>
          <w:tcPr>
            <w:tcW w:w="0" w:type="auto"/>
          </w:tcPr>
          <w:p w14:paraId="6688A1A5"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22AE167A"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14:paraId="2DF06A06" w14:textId="77777777" w:rsidTr="00FF64DF">
        <w:tc>
          <w:tcPr>
            <w:tcW w:w="0" w:type="auto"/>
          </w:tcPr>
          <w:p w14:paraId="3D02D199"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02F9EEB"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Hey guys check out my new channel and our first vid THIS IS US THE MONKEYS!!! I’m the monkey in the white </w:t>
            </w:r>
            <w:proofErr w:type="spellStart"/>
            <w:proofErr w:type="gramStart"/>
            <w:r w:rsidRPr="00A11353">
              <w:rPr>
                <w:rFonts w:ascii="Times New Roman" w:hAnsi="Times New Roman" w:cs="B Nazanin"/>
                <w:sz w:val="24"/>
                <w:szCs w:val="28"/>
                <w:lang w:bidi="fa-IR"/>
              </w:rPr>
              <w:t>shirt,please</w:t>
            </w:r>
            <w:proofErr w:type="spellEnd"/>
            <w:proofErr w:type="gramEnd"/>
            <w:r w:rsidRPr="00A11353">
              <w:rPr>
                <w:rFonts w:ascii="Times New Roman" w:hAnsi="Times New Roman" w:cs="B Nazanin"/>
                <w:sz w:val="24"/>
                <w:szCs w:val="28"/>
                <w:lang w:bidi="fa-IR"/>
              </w:rPr>
              <w:t xml:space="preserve"> leave a like comment and please subscribe!!!!</w:t>
            </w:r>
          </w:p>
        </w:tc>
      </w:tr>
      <w:tr w:rsidR="00FF64DF" w14:paraId="1E0C9C0C" w14:textId="77777777" w:rsidTr="00FF64DF">
        <w:tc>
          <w:tcPr>
            <w:tcW w:w="0" w:type="auto"/>
          </w:tcPr>
          <w:p w14:paraId="7B203B0C"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1E863785"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14:paraId="6540C189" w14:textId="77777777" w:rsidTr="00FF64DF">
        <w:tc>
          <w:tcPr>
            <w:tcW w:w="0" w:type="auto"/>
          </w:tcPr>
          <w:p w14:paraId="64CB2AB6"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6132645A" w14:textId="77777777"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14:paraId="451AC687" w14:textId="77777777" w:rsidTr="00FF64DF">
        <w:tc>
          <w:tcPr>
            <w:tcW w:w="0" w:type="auto"/>
          </w:tcPr>
          <w:p w14:paraId="004D93BE"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B2993E0" w14:textId="77777777" w:rsidR="00FF64DF" w:rsidRPr="00A11353" w:rsidRDefault="00FF64DF" w:rsidP="00FF64DF">
            <w:pPr>
              <w:bidi/>
              <w:spacing w:after="0"/>
              <w:jc w:val="right"/>
              <w:rPr>
                <w:rFonts w:ascii="Times New Roman" w:hAnsi="Times New Roman" w:cs="B Nazanin"/>
                <w:sz w:val="24"/>
                <w:szCs w:val="28"/>
                <w:lang w:bidi="fa-IR"/>
              </w:rPr>
            </w:pPr>
            <w:proofErr w:type="spellStart"/>
            <w:r w:rsidRPr="00A11353">
              <w:rPr>
                <w:rFonts w:ascii="Times New Roman" w:hAnsi="Times New Roman" w:cs="B Nazanin"/>
                <w:sz w:val="24"/>
                <w:szCs w:val="28"/>
                <w:lang w:bidi="fa-IR"/>
              </w:rPr>
              <w:t>watch?v</w:t>
            </w:r>
            <w:proofErr w:type="spellEnd"/>
            <w:r w:rsidRPr="00A11353">
              <w:rPr>
                <w:rFonts w:ascii="Times New Roman" w:hAnsi="Times New Roman" w:cs="B Nazanin"/>
                <w:sz w:val="24"/>
                <w:szCs w:val="28"/>
                <w:lang w:bidi="fa-IR"/>
              </w:rPr>
              <w:t>=</w:t>
            </w:r>
            <w:proofErr w:type="spellStart"/>
            <w:r w:rsidRPr="00A11353">
              <w:rPr>
                <w:rFonts w:ascii="Times New Roman" w:hAnsi="Times New Roman" w:cs="B Nazanin"/>
                <w:sz w:val="24"/>
                <w:szCs w:val="28"/>
                <w:lang w:bidi="fa-IR"/>
              </w:rPr>
              <w:t>vtaRGgvGtWQ</w:t>
            </w:r>
            <w:proofErr w:type="spellEnd"/>
            <w:r w:rsidRPr="00A11353">
              <w:rPr>
                <w:rFonts w:ascii="Times New Roman" w:hAnsi="Times New Roman" w:cs="B Nazanin"/>
                <w:sz w:val="24"/>
                <w:szCs w:val="28"/>
                <w:lang w:bidi="fa-IR"/>
              </w:rPr>
              <w:t xml:space="preserve"> Check this </w:t>
            </w:r>
            <w:proofErr w:type="gramStart"/>
            <w:r w:rsidRPr="00A11353">
              <w:rPr>
                <w:rFonts w:ascii="Times New Roman" w:hAnsi="Times New Roman" w:cs="B Nazanin"/>
                <w:sz w:val="24"/>
                <w:szCs w:val="28"/>
                <w:lang w:bidi="fa-IR"/>
              </w:rPr>
              <w:t>out .</w:t>
            </w:r>
            <w:proofErr w:type="gramEnd"/>
          </w:p>
        </w:tc>
      </w:tr>
      <w:tr w:rsidR="00FF64DF" w14:paraId="2D91DA0D" w14:textId="77777777" w:rsidTr="00FF64DF">
        <w:tc>
          <w:tcPr>
            <w:tcW w:w="0" w:type="auto"/>
          </w:tcPr>
          <w:p w14:paraId="2F3EFC3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1E5E9549"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Hey, check out my new website!! This site is about </w:t>
            </w:r>
            <w:proofErr w:type="spellStart"/>
            <w:proofErr w:type="gramStart"/>
            <w:r w:rsidRPr="00A11353">
              <w:rPr>
                <w:rFonts w:ascii="Times New Roman" w:hAnsi="Times New Roman" w:cs="B Nazanin"/>
                <w:sz w:val="24"/>
                <w:szCs w:val="28"/>
                <w:lang w:bidi="fa-IR"/>
              </w:rPr>
              <w:t>kids</w:t>
            </w:r>
            <w:proofErr w:type="spellEnd"/>
            <w:proofErr w:type="gramEnd"/>
            <w:r w:rsidRPr="00A11353">
              <w:rPr>
                <w:rFonts w:ascii="Times New Roman" w:hAnsi="Times New Roman" w:cs="B Nazanin"/>
                <w:sz w:val="24"/>
                <w:szCs w:val="28"/>
                <w:lang w:bidi="fa-IR"/>
              </w:rPr>
              <w:t xml:space="preserve"> stuff. </w:t>
            </w:r>
            <w:proofErr w:type="spellStart"/>
            <w:proofErr w:type="gramStart"/>
            <w:r w:rsidRPr="00A11353">
              <w:rPr>
                <w:rFonts w:ascii="Times New Roman" w:hAnsi="Times New Roman" w:cs="B Nazanin"/>
                <w:sz w:val="24"/>
                <w:szCs w:val="28"/>
                <w:lang w:bidi="fa-IR"/>
              </w:rPr>
              <w:t>kidsmediausa</w:t>
            </w:r>
            <w:proofErr w:type="spellEnd"/>
            <w:r w:rsidRPr="00A11353">
              <w:rPr>
                <w:rFonts w:ascii="Times New Roman" w:hAnsi="Times New Roman" w:cs="B Nazanin"/>
                <w:sz w:val="24"/>
                <w:szCs w:val="28"/>
                <w:lang w:bidi="fa-IR"/>
              </w:rPr>
              <w:t xml:space="preserve"> .</w:t>
            </w:r>
            <w:proofErr w:type="gramEnd"/>
            <w:r w:rsidRPr="00A11353">
              <w:rPr>
                <w:rFonts w:ascii="Times New Roman" w:hAnsi="Times New Roman" w:cs="B Nazanin"/>
                <w:sz w:val="24"/>
                <w:szCs w:val="28"/>
                <w:lang w:bidi="fa-IR"/>
              </w:rPr>
              <w:t xml:space="preserve"> com</w:t>
            </w:r>
          </w:p>
        </w:tc>
      </w:tr>
      <w:tr w:rsidR="00FF64DF" w14:paraId="0CDE5590" w14:textId="77777777" w:rsidTr="00FF64DF">
        <w:tc>
          <w:tcPr>
            <w:tcW w:w="0" w:type="auto"/>
          </w:tcPr>
          <w:p w14:paraId="4F66F7F8"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C43B75E"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14:paraId="3560608D" w14:textId="77777777" w:rsidTr="00FF64DF">
        <w:tc>
          <w:tcPr>
            <w:tcW w:w="0" w:type="auto"/>
          </w:tcPr>
          <w:p w14:paraId="48852292"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14:paraId="368C09CA" w14:textId="77777777" w:rsidR="00FF64DF" w:rsidRPr="00A11353" w:rsidRDefault="00FF64DF" w:rsidP="00FF64DF">
            <w:pPr>
              <w:bidi/>
              <w:spacing w:after="0"/>
              <w:jc w:val="right"/>
              <w:rPr>
                <w:rFonts w:ascii="Times New Roman" w:hAnsi="Times New Roman" w:cs="B Nazanin"/>
                <w:sz w:val="24"/>
                <w:szCs w:val="28"/>
                <w:lang w:bidi="fa-IR"/>
              </w:rPr>
            </w:pP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turned it on mute as soon is </w:t>
            </w: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came on </w:t>
            </w:r>
            <w:proofErr w:type="spellStart"/>
            <w:r w:rsidRPr="00A11353">
              <w:rPr>
                <w:rFonts w:ascii="Times New Roman" w:hAnsi="Times New Roman" w:cs="B Nazanin"/>
                <w:sz w:val="24"/>
                <w:szCs w:val="28"/>
                <w:lang w:bidi="fa-IR"/>
              </w:rPr>
              <w:t>i</w:t>
            </w:r>
            <w:proofErr w:type="spellEnd"/>
            <w:r w:rsidRPr="00A11353">
              <w:rPr>
                <w:rFonts w:ascii="Times New Roman" w:hAnsi="Times New Roman" w:cs="B Nazanin"/>
                <w:sz w:val="24"/>
                <w:szCs w:val="28"/>
                <w:lang w:bidi="fa-IR"/>
              </w:rPr>
              <w:t xml:space="preserve"> just wanted to check the views…</w:t>
            </w:r>
          </w:p>
        </w:tc>
      </w:tr>
      <w:tr w:rsidR="00FF64DF" w14:paraId="54BB5EC7" w14:textId="77777777" w:rsidTr="00FF64DF">
        <w:tc>
          <w:tcPr>
            <w:tcW w:w="0" w:type="auto"/>
          </w:tcPr>
          <w:p w14:paraId="4D64D6B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308E0DFD"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14:paraId="224F5A3F" w14:textId="77777777" w:rsidTr="00FF64DF">
        <w:tc>
          <w:tcPr>
            <w:tcW w:w="0" w:type="auto"/>
          </w:tcPr>
          <w:p w14:paraId="332FD727" w14:textId="77777777"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14:paraId="4D5DCB5C" w14:textId="77777777"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 xml:space="preserve">and u </w:t>
            </w:r>
            <w:proofErr w:type="spellStart"/>
            <w:proofErr w:type="gramStart"/>
            <w:r w:rsidRPr="00A11353">
              <w:rPr>
                <w:rFonts w:ascii="Times New Roman" w:hAnsi="Times New Roman" w:cs="B Nazanin"/>
                <w:sz w:val="24"/>
                <w:szCs w:val="28"/>
                <w:lang w:bidi="fa-IR"/>
              </w:rPr>
              <w:t>should.d</w:t>
            </w:r>
            <w:proofErr w:type="spellEnd"/>
            <w:proofErr w:type="gramEnd"/>
            <w:r w:rsidRPr="00A11353">
              <w:rPr>
                <w:rFonts w:ascii="Times New Roman" w:hAnsi="Times New Roman" w:cs="B Nazanin"/>
                <w:sz w:val="24"/>
                <w:szCs w:val="28"/>
                <w:lang w:bidi="fa-IR"/>
              </w:rPr>
              <w:t xml:space="preserve"> check my channel and tell me what I should do next!</w:t>
            </w:r>
          </w:p>
        </w:tc>
      </w:tr>
    </w:tbl>
    <w:p w14:paraId="5945E3D9"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42E82D"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6D1F936"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05277EB" w14:textId="77777777"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14:paraId="76CF2A0A" w14:textId="77777777" w:rsidR="00F14125" w:rsidRPr="003A19F2" w:rsidRDefault="00F1412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ernandes&lt;/Author&gt;&lt;Year&gt;2017&lt;/Year&gt;&lt;RecNum&gt;16&lt;/RecNum&gt;&lt;DisplayText&gt;Fernandes, Cardoso, and Fernandes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ernandes, Cardoso, and Fernandes (2017)</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048CC044" w14:textId="77777777"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26B8B185"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14:paraId="167EF35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14:paraId="1F4B0B8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1D06249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14:paraId="0FB699F0"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6B3C40EF"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01940C3C"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27A61392"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14:paraId="29497D3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14:paraId="03567128"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14:paraId="263FBB26"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14:paraId="75FB780E"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14:paraId="4B39B213"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14:paraId="7F71643B"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14:paraId="3C1F29C3" w14:textId="77777777"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14:paraId="12920146" w14:textId="77777777"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14:paraId="06478F55" w14:textId="77777777"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Dat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2526C80" w14:textId="77777777"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14:paraId="2F191BF4" w14:textId="77777777"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14:paraId="715234FC"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79C7941D"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14:paraId="788A2461"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6A28337" w14:textId="77777777"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eg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14:paraId="2B5CC521" w14:textId="77777777"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90B711"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CBB1BC"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E59BA"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752C01"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2610BC" w14:textId="77777777"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14:paraId="56A8FE9A"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1034BBF"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7DA0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76A441"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E883D8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BAC93A5" w14:textId="77777777" w:rsidR="00CC73F7" w:rsidRPr="003A19F2" w:rsidRDefault="00CC73F7" w:rsidP="00686C2F">
            <w:pPr>
              <w:bidi/>
              <w:spacing w:after="0" w:line="240" w:lineRule="auto"/>
              <w:jc w:val="both"/>
              <w:rPr>
                <w:rFonts w:ascii="Times New Roman" w:hAnsi="Times New Roman" w:cs="B Nazanin"/>
                <w:sz w:val="24"/>
                <w:szCs w:val="28"/>
                <w:lang w:bidi="fa-IR"/>
              </w:rPr>
            </w:pPr>
            <w:proofErr w:type="spellStart"/>
            <w:r w:rsidRPr="003A19F2">
              <w:rPr>
                <w:rFonts w:ascii="Times New Roman" w:hAnsi="Times New Roman" w:cs="B Nazanin"/>
                <w:sz w:val="24"/>
                <w:szCs w:val="28"/>
                <w:lang w:bidi="fa-IR"/>
              </w:rPr>
              <w:t>regr</w:t>
            </w:r>
            <w:proofErr w:type="spellEnd"/>
          </w:p>
        </w:tc>
      </w:tr>
      <w:tr w:rsidR="00CC73F7" w:rsidRPr="003A19F2" w14:paraId="2DECD378"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3C35E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EBF41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FF2FA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D30C34"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880320"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14:paraId="58C78F49"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796B3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25DB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A310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B0532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720F7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14:paraId="29352DD4" w14:textId="77777777"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D0BB8F" w14:textId="77777777" w:rsidR="00CC73F7" w:rsidRPr="003A19F2" w:rsidRDefault="00CC73F7" w:rsidP="00686C2F">
            <w:pPr>
              <w:bidi/>
              <w:spacing w:after="0" w:line="240" w:lineRule="auto"/>
              <w:jc w:val="both"/>
              <w:rPr>
                <w:rFonts w:ascii="Times New Roman" w:hAnsi="Times New Roman" w:cs="B Nazanin"/>
                <w:sz w:val="24"/>
                <w:szCs w:val="28"/>
                <w:lang w:bidi="fa-IR"/>
              </w:rPr>
            </w:pPr>
            <w:proofErr w:type="spellStart"/>
            <w:r w:rsidRPr="003A19F2">
              <w:rPr>
                <w:rFonts w:ascii="Times New Roman" w:hAnsi="Times New Roman" w:cs="B Nazanin"/>
                <w:sz w:val="24"/>
                <w:szCs w:val="28"/>
                <w:lang w:bidi="fa-IR"/>
              </w:rPr>
              <w:t>RuleFit</w:t>
            </w:r>
            <w:proofErr w:type="spellEnd"/>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8473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9038E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E30945"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E78DBC"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14:paraId="1D669F35" w14:textId="77777777"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2BF14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D3699C"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877098"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F758C6"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1590F3"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14:paraId="1D71A2D6" w14:textId="77777777"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4F68182"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FD3161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0045816"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1B42015"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63F822D" w14:textId="77777777"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14:paraId="2B809ED8" w14:textId="77777777" w:rsidR="00F14125" w:rsidRPr="003A19F2" w:rsidRDefault="00F14125" w:rsidP="00686C2F">
      <w:pPr>
        <w:bidi/>
        <w:spacing w:after="0"/>
        <w:jc w:val="both"/>
        <w:rPr>
          <w:rFonts w:ascii="Times New Roman" w:hAnsi="Times New Roman" w:cs="B Nazanin"/>
          <w:sz w:val="24"/>
          <w:szCs w:val="28"/>
          <w:rtl/>
          <w:lang w:bidi="fa-IR"/>
        </w:rPr>
      </w:pPr>
    </w:p>
    <w:p w14:paraId="005A99AB" w14:textId="77777777"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14:paraId="2EC5D664" w14:textId="77777777"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14:paraId="76BE86AE" w14:textId="77777777"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0641ACF6" w14:textId="77777777"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14:paraId="209514A3" w14:textId="77777777"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12457EB2" w14:textId="77777777"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0F1A1F1A"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14:paraId="7827D0E7" w14:textId="77777777"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77777777" w:rsidR="00E145B6" w:rsidRPr="003A19F2" w:rsidRDefault="00E145B6"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14:paraId="7922A751" w14:textId="77777777"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14:paraId="4179B946" w14:textId="77777777"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5C58D2A"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36C58330"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14:paraId="524696E3"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917631F"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14:paraId="1142823E"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F8B403E" w14:textId="77777777"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14:paraId="5C2C5B72" w14:textId="77777777"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CBD04D9" w14:textId="77777777"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14:paraId="6A6FC9E7"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14:paraId="5DA19149" w14:textId="77777777"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14:paraId="1A4F8CB7" w14:textId="77777777"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78D6113C" w14:textId="77777777"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14:paraId="476012F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C3BA56" w14:textId="77777777"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14:paraId="2ED048B7"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782554C"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0EFCA8"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FFF8DC7" w14:textId="77777777"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14:paraId="59EECF7A" w14:textId="77777777"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14:paraId="399A606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271042A" w14:textId="77777777"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14:paraId="74B9BAA9" w14:textId="77777777"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14:paraId="143AEBE5" w14:textId="77777777"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14:paraId="33786577" w14:textId="77777777"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14:paraId="2CD965B1" w14:textId="77777777"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1EFA83" w14:textId="77777777" w:rsidR="00A5668D" w:rsidRPr="00A5668D"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7777777" w:rsidR="00E145B6" w:rsidRDefault="00E145B6" w:rsidP="00A5668D">
      <w:pPr>
        <w:bidi/>
        <w:spacing w:after="0"/>
        <w:jc w:val="both"/>
        <w:rPr>
          <w:rFonts w:ascii="Times New Roman" w:hAnsi="Times New Roman" w:cs="B Nazanin"/>
          <w:sz w:val="24"/>
          <w:szCs w:val="28"/>
          <w:rtl/>
          <w:lang w:bidi="fa-IR"/>
        </w:rPr>
      </w:pPr>
      <w:proofErr w:type="gramStart"/>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14:paraId="07ABAB2A" w14:textId="77777777"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77777777"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14:paraId="1958B7A8" w14:textId="77777777"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77777777"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14:paraId="0502461E"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348B2A8" w14:textId="77777777" w:rsidR="00F95DFD" w:rsidRPr="001C44B2"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AFE4591" w14:textId="77777777"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37BFCEF3" w14:textId="77777777"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14:paraId="5473231B"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16B30D" w14:textId="77777777" w:rsidR="001C6363" w:rsidRPr="001C6363"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353C684" w14:textId="77777777"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14:paraId="1FF3A779" w14:textId="77777777"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14:paraId="74A5BE5F" w14:textId="77777777"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16C878D" w14:textId="77777777" w:rsidR="00A44619" w:rsidRDefault="00A44619" w:rsidP="00A44619">
            <w:pPr>
              <w:spacing w:after="0" w:line="240" w:lineRule="auto"/>
              <w:rPr>
                <w:sz w:val="20"/>
                <w:szCs w:val="20"/>
              </w:rPr>
            </w:pPr>
          </w:p>
        </w:tc>
        <w:tc>
          <w:tcPr>
            <w:tcW w:w="2337" w:type="dxa"/>
          </w:tcPr>
          <w:p w14:paraId="1B9907B6"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14:paraId="58C9A2A3"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14:paraId="4A713908" w14:textId="77777777"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14:paraId="0D3D243F"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58533E2" w14:textId="77777777"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14:paraId="322411D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14:paraId="2CCD031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14:paraId="4FFBE2EB"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14:paraId="52464FB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DA43450" w14:textId="77777777" w:rsidR="00A44619" w:rsidRDefault="00A44619" w:rsidP="00A44619">
            <w:pPr>
              <w:ind w:firstLineChars="100" w:firstLine="221"/>
              <w:rPr>
                <w:rFonts w:ascii="Arial" w:hAnsi="Arial"/>
                <w:color w:val="333333"/>
              </w:rPr>
            </w:pPr>
            <w:proofErr w:type="spellStart"/>
            <w:r>
              <w:rPr>
                <w:rFonts w:ascii="Arial" w:hAnsi="Arial"/>
                <w:color w:val="333333"/>
              </w:rPr>
              <w:t>seasonSPRING</w:t>
            </w:r>
            <w:proofErr w:type="spellEnd"/>
          </w:p>
        </w:tc>
        <w:tc>
          <w:tcPr>
            <w:tcW w:w="2337" w:type="dxa"/>
          </w:tcPr>
          <w:p w14:paraId="1F77E07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14:paraId="54EA20CC"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14:paraId="34F9127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14:paraId="4D6D5A4E"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E6C5227" w14:textId="77777777" w:rsidR="00A44619" w:rsidRDefault="00A44619" w:rsidP="00A44619">
            <w:pPr>
              <w:ind w:firstLineChars="100" w:firstLine="221"/>
              <w:rPr>
                <w:rFonts w:ascii="Arial" w:hAnsi="Arial"/>
                <w:color w:val="333333"/>
              </w:rPr>
            </w:pPr>
            <w:proofErr w:type="spellStart"/>
            <w:r>
              <w:rPr>
                <w:rFonts w:ascii="Arial" w:hAnsi="Arial"/>
                <w:color w:val="333333"/>
              </w:rPr>
              <w:t>seasonSUMMER</w:t>
            </w:r>
            <w:proofErr w:type="spellEnd"/>
          </w:p>
        </w:tc>
        <w:tc>
          <w:tcPr>
            <w:tcW w:w="2337" w:type="dxa"/>
          </w:tcPr>
          <w:p w14:paraId="4C9890F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14:paraId="13FF064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14:paraId="39A015B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14:paraId="7C35E0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72E39D9" w14:textId="77777777" w:rsidR="00A44619" w:rsidRDefault="00A44619" w:rsidP="00A44619">
            <w:pPr>
              <w:ind w:firstLineChars="100" w:firstLine="221"/>
              <w:rPr>
                <w:rFonts w:ascii="Arial" w:hAnsi="Arial"/>
                <w:color w:val="333333"/>
              </w:rPr>
            </w:pPr>
            <w:proofErr w:type="spellStart"/>
            <w:r>
              <w:rPr>
                <w:rFonts w:ascii="Arial" w:hAnsi="Arial"/>
                <w:color w:val="333333"/>
              </w:rPr>
              <w:t>seasonFALL</w:t>
            </w:r>
            <w:proofErr w:type="spellEnd"/>
          </w:p>
        </w:tc>
        <w:tc>
          <w:tcPr>
            <w:tcW w:w="2337" w:type="dxa"/>
          </w:tcPr>
          <w:p w14:paraId="436E4007"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14:paraId="779B32AB"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14:paraId="17F3BA1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14:paraId="1AF83ECC"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39E0AC83" w14:textId="77777777" w:rsidR="00A44619" w:rsidRDefault="00A44619" w:rsidP="00A44619">
            <w:pPr>
              <w:ind w:firstLineChars="100" w:firstLine="221"/>
              <w:rPr>
                <w:rFonts w:ascii="Arial" w:hAnsi="Arial"/>
                <w:color w:val="333333"/>
              </w:rPr>
            </w:pPr>
            <w:proofErr w:type="spellStart"/>
            <w:r>
              <w:rPr>
                <w:rFonts w:ascii="Arial" w:hAnsi="Arial"/>
                <w:color w:val="333333"/>
              </w:rPr>
              <w:t>holidayHOLIDAY</w:t>
            </w:r>
            <w:proofErr w:type="spellEnd"/>
          </w:p>
        </w:tc>
        <w:tc>
          <w:tcPr>
            <w:tcW w:w="2337" w:type="dxa"/>
          </w:tcPr>
          <w:p w14:paraId="7B46DF2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14:paraId="68EBB28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14:paraId="352D03D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14:paraId="4E45DA6A"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408DD1BB" w14:textId="77777777" w:rsidR="00A44619" w:rsidRDefault="00A44619" w:rsidP="00A44619">
            <w:pPr>
              <w:ind w:firstLineChars="100" w:firstLine="221"/>
              <w:rPr>
                <w:rFonts w:ascii="Arial" w:hAnsi="Arial"/>
                <w:color w:val="333333"/>
              </w:rPr>
            </w:pPr>
            <w:proofErr w:type="spellStart"/>
            <w:r>
              <w:rPr>
                <w:rFonts w:ascii="Arial" w:hAnsi="Arial"/>
                <w:color w:val="333333"/>
              </w:rPr>
              <w:t>workingdayWORKING</w:t>
            </w:r>
            <w:proofErr w:type="spellEnd"/>
            <w:r>
              <w:rPr>
                <w:rFonts w:ascii="Arial" w:hAnsi="Arial"/>
                <w:color w:val="333333"/>
              </w:rPr>
              <w:t xml:space="preserve"> DAY</w:t>
            </w:r>
          </w:p>
        </w:tc>
        <w:tc>
          <w:tcPr>
            <w:tcW w:w="2337" w:type="dxa"/>
          </w:tcPr>
          <w:p w14:paraId="1BB3C09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14:paraId="59EF0EAE"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14:paraId="4313162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14:paraId="36954BE7"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68D90533" w14:textId="77777777" w:rsidR="00A44619" w:rsidRDefault="00A44619" w:rsidP="00A44619">
            <w:pPr>
              <w:ind w:firstLineChars="100" w:firstLine="221"/>
              <w:rPr>
                <w:rFonts w:ascii="Arial" w:hAnsi="Arial"/>
                <w:color w:val="333333"/>
              </w:rPr>
            </w:pPr>
            <w:proofErr w:type="spellStart"/>
            <w:r>
              <w:rPr>
                <w:rFonts w:ascii="Arial" w:hAnsi="Arial"/>
                <w:color w:val="333333"/>
              </w:rPr>
              <w:t>weathersitMISTY</w:t>
            </w:r>
            <w:proofErr w:type="spellEnd"/>
          </w:p>
        </w:tc>
        <w:tc>
          <w:tcPr>
            <w:tcW w:w="2337" w:type="dxa"/>
          </w:tcPr>
          <w:p w14:paraId="68A9568F"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14:paraId="436A8E6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14:paraId="69E5F92E"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14:paraId="38012B22"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88DAFDE" w14:textId="77777777" w:rsidR="00A44619" w:rsidRDefault="00A44619" w:rsidP="00A44619">
            <w:pPr>
              <w:ind w:firstLineChars="100" w:firstLine="221"/>
              <w:rPr>
                <w:rFonts w:ascii="Arial" w:hAnsi="Arial"/>
                <w:color w:val="333333"/>
              </w:rPr>
            </w:pPr>
            <w:proofErr w:type="spellStart"/>
            <w:r>
              <w:rPr>
                <w:rFonts w:ascii="Arial" w:hAnsi="Arial"/>
                <w:color w:val="333333"/>
              </w:rPr>
              <w:t>weathersitRAIN</w:t>
            </w:r>
            <w:proofErr w:type="spellEnd"/>
            <w:r>
              <w:rPr>
                <w:rFonts w:ascii="Arial" w:hAnsi="Arial"/>
                <w:color w:val="333333"/>
              </w:rPr>
              <w:t>/SNOW/STORM</w:t>
            </w:r>
          </w:p>
        </w:tc>
        <w:tc>
          <w:tcPr>
            <w:tcW w:w="2337" w:type="dxa"/>
          </w:tcPr>
          <w:p w14:paraId="0EA08E0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14:paraId="40763741"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14:paraId="12328ABD"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14:paraId="0AAC45A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1FE09337" w14:textId="77777777"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14:paraId="057C72FC"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14:paraId="1253E466"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14:paraId="376DCF0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14:paraId="6803E270"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0DF969D8" w14:textId="77777777"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14:paraId="345E4A34"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14:paraId="2051725A"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14:paraId="6F9CA8C8"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14:paraId="3FAD2309"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812BE2C" w14:textId="77777777"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14:paraId="021695E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14:paraId="37805777"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14:paraId="51A846B3"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14:paraId="41570CFB" w14:textId="77777777" w:rsidTr="00A44619">
        <w:tc>
          <w:tcPr>
            <w:cnfStyle w:val="001000000000" w:firstRow="0" w:lastRow="0" w:firstColumn="1" w:lastColumn="0" w:oddVBand="0" w:evenVBand="0" w:oddHBand="0" w:evenHBand="0" w:firstRowFirstColumn="0" w:firstRowLastColumn="0" w:lastRowFirstColumn="0" w:lastRowLastColumn="0"/>
            <w:tcW w:w="2337" w:type="dxa"/>
          </w:tcPr>
          <w:p w14:paraId="7025DA39" w14:textId="77777777"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14:paraId="7731A142"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14:paraId="46045830"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14:paraId="2FB802FA" w14:textId="77777777"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14:paraId="4399E30F" w14:textId="77777777" w:rsidR="00E145B6" w:rsidRPr="003A19F2" w:rsidRDefault="00E145B6" w:rsidP="00686C2F">
      <w:pPr>
        <w:bidi/>
        <w:spacing w:after="0"/>
        <w:jc w:val="both"/>
        <w:rPr>
          <w:rFonts w:ascii="Times New Roman" w:hAnsi="Times New Roman" w:cs="B Nazanin"/>
          <w:sz w:val="24"/>
          <w:szCs w:val="28"/>
          <w:rtl/>
          <w:lang w:bidi="fa-IR"/>
        </w:rPr>
      </w:pPr>
    </w:p>
    <w:p w14:paraId="01A8832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14:paraId="38BD2F30" w14:textId="77777777"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eathers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CC8161C" w14:textId="77777777"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3051507" w14:textId="77777777"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14:paraId="650473C0" w14:textId="77777777"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14:paraId="76D96E27" w14:textId="77777777"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14:paraId="0E63D378"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6B45B77"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2333322" w14:textId="77777777"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13D88A1" w14:textId="77777777"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14:paraId="20AF43E9"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ECCF6B1" w14:textId="77777777" w:rsidR="0038531B" w:rsidRPr="0038531B"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77777777"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14:paraId="3EA094FE"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180B156"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2DF73F1" w14:textId="77777777"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6FC2E3" w14:textId="77777777"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14:paraId="77944C3D"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F3DAED5" w14:textId="77777777"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14:paraId="33D6BFDC" w14:textId="77777777"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14:paraId="4C68DFCB" w14:textId="77777777"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14:paraId="6E5E5459" w14:textId="77777777"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14:paraId="172C69FC" w14:textId="77777777" w:rsidTr="00F72A43">
        <w:trPr>
          <w:jc w:val="center"/>
        </w:trPr>
        <w:tc>
          <w:tcPr>
            <w:tcW w:w="0" w:type="auto"/>
            <w:tcBorders>
              <w:top w:val="nil"/>
              <w:left w:val="nil"/>
              <w:bottom w:val="single" w:sz="8" w:space="0" w:color="DDDDDD"/>
              <w:right w:val="nil"/>
            </w:tcBorders>
            <w:shd w:val="clear" w:color="000000" w:fill="FFFFFF"/>
            <w:vAlign w:val="center"/>
          </w:tcPr>
          <w:p w14:paraId="508B398E" w14:textId="77777777"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14:paraId="082BE63D" w14:textId="77777777" w:rsidR="00F72A43" w:rsidRDefault="00F72A43" w:rsidP="00F72A43">
            <w:pPr>
              <w:ind w:firstLineChars="100" w:firstLine="220"/>
              <w:rPr>
                <w:rFonts w:ascii="Arial" w:hAnsi="Arial"/>
                <w:color w:val="333333"/>
              </w:rPr>
            </w:pPr>
            <w:r>
              <w:rPr>
                <w:rFonts w:ascii="Arial" w:hAnsi="Arial"/>
                <w:color w:val="333333"/>
              </w:rPr>
              <w:t>WINTER</w:t>
            </w:r>
          </w:p>
        </w:tc>
      </w:tr>
      <w:tr w:rsidR="00F72A43" w14:paraId="2215BB8C" w14:textId="77777777" w:rsidTr="00F72A43">
        <w:trPr>
          <w:jc w:val="center"/>
        </w:trPr>
        <w:tc>
          <w:tcPr>
            <w:tcW w:w="0" w:type="auto"/>
            <w:tcBorders>
              <w:top w:val="nil"/>
              <w:left w:val="nil"/>
              <w:bottom w:val="single" w:sz="8" w:space="0" w:color="DDDDDD"/>
              <w:right w:val="nil"/>
            </w:tcBorders>
            <w:shd w:val="clear" w:color="000000" w:fill="F8F8F8"/>
            <w:vAlign w:val="center"/>
          </w:tcPr>
          <w:p w14:paraId="1DEAA863" w14:textId="77777777" w:rsidR="00F72A43" w:rsidRDefault="00F72A43" w:rsidP="00F72A43">
            <w:pPr>
              <w:ind w:firstLineChars="100" w:firstLine="220"/>
              <w:rPr>
                <w:rFonts w:ascii="Arial" w:hAnsi="Arial"/>
                <w:color w:val="333333"/>
              </w:rPr>
            </w:pPr>
            <w:proofErr w:type="spellStart"/>
            <w:r>
              <w:rPr>
                <w:rFonts w:ascii="Arial" w:hAnsi="Arial"/>
                <w:color w:val="333333"/>
              </w:rPr>
              <w:t>yr</w:t>
            </w:r>
            <w:proofErr w:type="spellEnd"/>
          </w:p>
        </w:tc>
        <w:tc>
          <w:tcPr>
            <w:tcW w:w="0" w:type="auto"/>
            <w:tcBorders>
              <w:top w:val="nil"/>
              <w:left w:val="nil"/>
              <w:bottom w:val="single" w:sz="8" w:space="0" w:color="DDDDDD"/>
              <w:right w:val="nil"/>
            </w:tcBorders>
            <w:shd w:val="clear" w:color="000000" w:fill="F8F8F8"/>
            <w:vAlign w:val="center"/>
          </w:tcPr>
          <w:p w14:paraId="4E4AAE83" w14:textId="77777777" w:rsidR="00F72A43" w:rsidRDefault="00F72A43" w:rsidP="00F72A43">
            <w:pPr>
              <w:ind w:firstLineChars="100" w:firstLine="220"/>
              <w:rPr>
                <w:rFonts w:ascii="Arial" w:hAnsi="Arial"/>
                <w:color w:val="333333"/>
              </w:rPr>
            </w:pPr>
            <w:r>
              <w:rPr>
                <w:rFonts w:ascii="Arial" w:hAnsi="Arial"/>
                <w:color w:val="333333"/>
              </w:rPr>
              <w:t>2011</w:t>
            </w:r>
          </w:p>
        </w:tc>
      </w:tr>
      <w:tr w:rsidR="00F72A43" w14:paraId="161FEE20" w14:textId="77777777" w:rsidTr="00F72A43">
        <w:trPr>
          <w:jc w:val="center"/>
        </w:trPr>
        <w:tc>
          <w:tcPr>
            <w:tcW w:w="0" w:type="auto"/>
            <w:tcBorders>
              <w:top w:val="nil"/>
              <w:left w:val="nil"/>
              <w:bottom w:val="single" w:sz="8" w:space="0" w:color="DDDDDD"/>
              <w:right w:val="nil"/>
            </w:tcBorders>
            <w:shd w:val="clear" w:color="000000" w:fill="FFFFFF"/>
            <w:vAlign w:val="center"/>
          </w:tcPr>
          <w:p w14:paraId="36C8A92D" w14:textId="77777777" w:rsidR="00F72A43" w:rsidRDefault="00F72A43" w:rsidP="00F72A43">
            <w:pPr>
              <w:ind w:firstLineChars="100" w:firstLine="220"/>
              <w:rPr>
                <w:rFonts w:ascii="Arial" w:hAnsi="Arial"/>
                <w:color w:val="333333"/>
              </w:rPr>
            </w:pPr>
            <w:proofErr w:type="spellStart"/>
            <w:r>
              <w:rPr>
                <w:rFonts w:ascii="Arial" w:hAnsi="Arial"/>
                <w:color w:val="333333"/>
              </w:rPr>
              <w:t>mnth</w:t>
            </w:r>
            <w:proofErr w:type="spellEnd"/>
          </w:p>
        </w:tc>
        <w:tc>
          <w:tcPr>
            <w:tcW w:w="0" w:type="auto"/>
            <w:tcBorders>
              <w:top w:val="nil"/>
              <w:left w:val="nil"/>
              <w:bottom w:val="single" w:sz="8" w:space="0" w:color="DDDDDD"/>
              <w:right w:val="nil"/>
            </w:tcBorders>
            <w:shd w:val="clear" w:color="000000" w:fill="FFFFFF"/>
            <w:vAlign w:val="center"/>
          </w:tcPr>
          <w:p w14:paraId="4B0EE97B" w14:textId="77777777" w:rsidR="00F72A43" w:rsidRDefault="00F72A43" w:rsidP="00F72A43">
            <w:pPr>
              <w:ind w:firstLineChars="100" w:firstLine="220"/>
              <w:rPr>
                <w:rFonts w:ascii="Arial" w:hAnsi="Arial"/>
                <w:color w:val="333333"/>
              </w:rPr>
            </w:pPr>
            <w:r>
              <w:rPr>
                <w:rFonts w:ascii="Arial" w:hAnsi="Arial"/>
                <w:color w:val="333333"/>
              </w:rPr>
              <w:t>JAN</w:t>
            </w:r>
          </w:p>
        </w:tc>
      </w:tr>
      <w:tr w:rsidR="00F72A43" w14:paraId="5E3210D7" w14:textId="77777777" w:rsidTr="00F72A43">
        <w:trPr>
          <w:jc w:val="center"/>
        </w:trPr>
        <w:tc>
          <w:tcPr>
            <w:tcW w:w="0" w:type="auto"/>
            <w:tcBorders>
              <w:top w:val="nil"/>
              <w:left w:val="nil"/>
              <w:bottom w:val="single" w:sz="8" w:space="0" w:color="DDDDDD"/>
              <w:right w:val="nil"/>
            </w:tcBorders>
            <w:shd w:val="clear" w:color="000000" w:fill="F8F8F8"/>
            <w:vAlign w:val="center"/>
          </w:tcPr>
          <w:p w14:paraId="61FEFE51" w14:textId="77777777"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14:paraId="0E6F4837" w14:textId="77777777" w:rsidR="00F72A43" w:rsidRDefault="00F72A43" w:rsidP="00F72A43">
            <w:pPr>
              <w:ind w:firstLineChars="100" w:firstLine="220"/>
              <w:rPr>
                <w:rFonts w:ascii="Arial" w:hAnsi="Arial"/>
                <w:color w:val="333333"/>
              </w:rPr>
            </w:pPr>
            <w:r>
              <w:rPr>
                <w:rFonts w:ascii="Arial" w:hAnsi="Arial"/>
                <w:color w:val="333333"/>
              </w:rPr>
              <w:t>NO HOLIDAY</w:t>
            </w:r>
          </w:p>
        </w:tc>
      </w:tr>
      <w:tr w:rsidR="00F72A43" w14:paraId="4D321B91" w14:textId="77777777" w:rsidTr="00F72A43">
        <w:trPr>
          <w:jc w:val="center"/>
        </w:trPr>
        <w:tc>
          <w:tcPr>
            <w:tcW w:w="0" w:type="auto"/>
            <w:tcBorders>
              <w:top w:val="nil"/>
              <w:left w:val="nil"/>
              <w:bottom w:val="single" w:sz="8" w:space="0" w:color="DDDDDD"/>
              <w:right w:val="nil"/>
            </w:tcBorders>
            <w:shd w:val="clear" w:color="000000" w:fill="FFFFFF"/>
            <w:vAlign w:val="center"/>
          </w:tcPr>
          <w:p w14:paraId="41BCDE0C" w14:textId="77777777"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14:paraId="059F5951" w14:textId="77777777" w:rsidR="00F72A43" w:rsidRDefault="00F72A43" w:rsidP="00F72A43">
            <w:pPr>
              <w:ind w:firstLineChars="100" w:firstLine="220"/>
              <w:rPr>
                <w:rFonts w:ascii="Arial" w:hAnsi="Arial"/>
                <w:color w:val="333333"/>
              </w:rPr>
            </w:pPr>
            <w:r>
              <w:rPr>
                <w:rFonts w:ascii="Arial" w:hAnsi="Arial"/>
                <w:color w:val="333333"/>
              </w:rPr>
              <w:t>THU</w:t>
            </w:r>
          </w:p>
        </w:tc>
      </w:tr>
      <w:tr w:rsidR="00F72A43" w14:paraId="3EDD42E9" w14:textId="77777777" w:rsidTr="00F72A43">
        <w:trPr>
          <w:jc w:val="center"/>
        </w:trPr>
        <w:tc>
          <w:tcPr>
            <w:tcW w:w="0" w:type="auto"/>
            <w:tcBorders>
              <w:top w:val="nil"/>
              <w:left w:val="nil"/>
              <w:bottom w:val="single" w:sz="8" w:space="0" w:color="DDDDDD"/>
              <w:right w:val="nil"/>
            </w:tcBorders>
            <w:shd w:val="clear" w:color="000000" w:fill="F8F8F8"/>
            <w:vAlign w:val="center"/>
          </w:tcPr>
          <w:p w14:paraId="16586AC9" w14:textId="77777777" w:rsidR="00F72A43" w:rsidRDefault="00F72A43" w:rsidP="00F72A43">
            <w:pPr>
              <w:ind w:firstLineChars="100" w:firstLine="220"/>
              <w:rPr>
                <w:rFonts w:ascii="Arial" w:hAnsi="Arial"/>
                <w:color w:val="333333"/>
              </w:rPr>
            </w:pPr>
            <w:proofErr w:type="spellStart"/>
            <w:r>
              <w:rPr>
                <w:rFonts w:ascii="Arial" w:hAnsi="Arial"/>
                <w:color w:val="333333"/>
              </w:rPr>
              <w:t>workingday</w:t>
            </w:r>
            <w:proofErr w:type="spellEnd"/>
          </w:p>
        </w:tc>
        <w:tc>
          <w:tcPr>
            <w:tcW w:w="0" w:type="auto"/>
            <w:tcBorders>
              <w:top w:val="nil"/>
              <w:left w:val="nil"/>
              <w:bottom w:val="single" w:sz="8" w:space="0" w:color="DDDDDD"/>
              <w:right w:val="nil"/>
            </w:tcBorders>
            <w:shd w:val="clear" w:color="000000" w:fill="F8F8F8"/>
            <w:vAlign w:val="center"/>
          </w:tcPr>
          <w:p w14:paraId="59056414" w14:textId="77777777" w:rsidR="00F72A43" w:rsidRDefault="00F72A43" w:rsidP="00F72A43">
            <w:pPr>
              <w:ind w:firstLineChars="100" w:firstLine="220"/>
              <w:rPr>
                <w:rFonts w:ascii="Arial" w:hAnsi="Arial"/>
                <w:color w:val="333333"/>
              </w:rPr>
            </w:pPr>
            <w:r>
              <w:rPr>
                <w:rFonts w:ascii="Arial" w:hAnsi="Arial"/>
                <w:color w:val="333333"/>
              </w:rPr>
              <w:t>WORKING DAY</w:t>
            </w:r>
          </w:p>
        </w:tc>
      </w:tr>
      <w:tr w:rsidR="00F72A43" w14:paraId="0CBC6023" w14:textId="77777777" w:rsidTr="00F72A43">
        <w:trPr>
          <w:jc w:val="center"/>
        </w:trPr>
        <w:tc>
          <w:tcPr>
            <w:tcW w:w="0" w:type="auto"/>
            <w:tcBorders>
              <w:top w:val="nil"/>
              <w:left w:val="nil"/>
              <w:bottom w:val="single" w:sz="8" w:space="0" w:color="DDDDDD"/>
              <w:right w:val="nil"/>
            </w:tcBorders>
            <w:shd w:val="clear" w:color="000000" w:fill="FFFFFF"/>
            <w:vAlign w:val="center"/>
          </w:tcPr>
          <w:p w14:paraId="495CB0D9" w14:textId="77777777" w:rsidR="00F72A43" w:rsidRDefault="00F72A43" w:rsidP="00F72A43">
            <w:pPr>
              <w:ind w:firstLineChars="100" w:firstLine="220"/>
              <w:rPr>
                <w:rFonts w:ascii="Arial" w:hAnsi="Arial"/>
                <w:color w:val="333333"/>
              </w:rPr>
            </w:pPr>
            <w:proofErr w:type="spellStart"/>
            <w:r>
              <w:rPr>
                <w:rFonts w:ascii="Arial" w:hAnsi="Arial"/>
                <w:color w:val="333333"/>
              </w:rPr>
              <w:t>weathersit</w:t>
            </w:r>
            <w:proofErr w:type="spellEnd"/>
          </w:p>
        </w:tc>
        <w:tc>
          <w:tcPr>
            <w:tcW w:w="0" w:type="auto"/>
            <w:tcBorders>
              <w:top w:val="nil"/>
              <w:left w:val="nil"/>
              <w:bottom w:val="single" w:sz="8" w:space="0" w:color="DDDDDD"/>
              <w:right w:val="nil"/>
            </w:tcBorders>
            <w:shd w:val="clear" w:color="000000" w:fill="FFFFFF"/>
            <w:vAlign w:val="center"/>
          </w:tcPr>
          <w:p w14:paraId="03F94443" w14:textId="77777777" w:rsidR="00F72A43" w:rsidRDefault="00F72A43" w:rsidP="00F72A43">
            <w:pPr>
              <w:ind w:firstLineChars="100" w:firstLine="220"/>
              <w:rPr>
                <w:rFonts w:ascii="Arial" w:hAnsi="Arial"/>
                <w:color w:val="333333"/>
              </w:rPr>
            </w:pPr>
            <w:r>
              <w:rPr>
                <w:rFonts w:ascii="Arial" w:hAnsi="Arial"/>
                <w:color w:val="333333"/>
              </w:rPr>
              <w:t>GOOD</w:t>
            </w:r>
          </w:p>
        </w:tc>
      </w:tr>
      <w:tr w:rsidR="00F72A43" w14:paraId="5FAFCCD4" w14:textId="77777777" w:rsidTr="00F72A43">
        <w:trPr>
          <w:jc w:val="center"/>
        </w:trPr>
        <w:tc>
          <w:tcPr>
            <w:tcW w:w="0" w:type="auto"/>
            <w:tcBorders>
              <w:top w:val="nil"/>
              <w:left w:val="nil"/>
              <w:bottom w:val="single" w:sz="8" w:space="0" w:color="DDDDDD"/>
              <w:right w:val="nil"/>
            </w:tcBorders>
            <w:shd w:val="clear" w:color="000000" w:fill="F8F8F8"/>
            <w:vAlign w:val="center"/>
          </w:tcPr>
          <w:p w14:paraId="31C0CF1F" w14:textId="77777777"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14:paraId="4CD698C6" w14:textId="77777777" w:rsidR="00F72A43" w:rsidRDefault="00F72A43" w:rsidP="00F72A43">
            <w:pPr>
              <w:ind w:firstLineChars="100" w:firstLine="220"/>
              <w:rPr>
                <w:rFonts w:ascii="Arial" w:hAnsi="Arial"/>
                <w:color w:val="333333"/>
              </w:rPr>
            </w:pPr>
            <w:r>
              <w:rPr>
                <w:rFonts w:ascii="Arial" w:hAnsi="Arial"/>
                <w:color w:val="333333"/>
              </w:rPr>
              <w:t>1.604356</w:t>
            </w:r>
          </w:p>
        </w:tc>
      </w:tr>
      <w:tr w:rsidR="00F72A43" w14:paraId="3D27D15B" w14:textId="77777777" w:rsidTr="00F72A43">
        <w:trPr>
          <w:jc w:val="center"/>
        </w:trPr>
        <w:tc>
          <w:tcPr>
            <w:tcW w:w="0" w:type="auto"/>
            <w:tcBorders>
              <w:top w:val="nil"/>
              <w:left w:val="nil"/>
              <w:bottom w:val="single" w:sz="8" w:space="0" w:color="DDDDDD"/>
              <w:right w:val="nil"/>
            </w:tcBorders>
            <w:shd w:val="clear" w:color="000000" w:fill="FFFFFF"/>
            <w:vAlign w:val="center"/>
          </w:tcPr>
          <w:p w14:paraId="7651C63E" w14:textId="77777777"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14:paraId="3A2F2193" w14:textId="77777777" w:rsidR="00F72A43" w:rsidRDefault="00F72A43" w:rsidP="00F72A43">
            <w:pPr>
              <w:ind w:firstLineChars="100" w:firstLine="220"/>
              <w:rPr>
                <w:rFonts w:ascii="Arial" w:hAnsi="Arial"/>
                <w:color w:val="333333"/>
              </w:rPr>
            </w:pPr>
            <w:r>
              <w:rPr>
                <w:rFonts w:ascii="Arial" w:hAnsi="Arial"/>
                <w:color w:val="333333"/>
              </w:rPr>
              <w:t>51.8261</w:t>
            </w:r>
          </w:p>
        </w:tc>
      </w:tr>
      <w:tr w:rsidR="00F72A43" w14:paraId="0B691FF0" w14:textId="77777777" w:rsidTr="00F72A43">
        <w:trPr>
          <w:jc w:val="center"/>
        </w:trPr>
        <w:tc>
          <w:tcPr>
            <w:tcW w:w="0" w:type="auto"/>
            <w:tcBorders>
              <w:top w:val="nil"/>
              <w:left w:val="nil"/>
              <w:bottom w:val="single" w:sz="8" w:space="0" w:color="DDDDDD"/>
              <w:right w:val="nil"/>
            </w:tcBorders>
            <w:shd w:val="clear" w:color="000000" w:fill="F8F8F8"/>
            <w:vAlign w:val="center"/>
          </w:tcPr>
          <w:p w14:paraId="3B975871" w14:textId="77777777"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14:paraId="3828AC5C" w14:textId="77777777" w:rsidR="00F72A43" w:rsidRDefault="00F72A43" w:rsidP="00F72A43">
            <w:pPr>
              <w:ind w:firstLineChars="100" w:firstLine="220"/>
              <w:rPr>
                <w:rFonts w:ascii="Arial" w:hAnsi="Arial"/>
                <w:color w:val="333333"/>
              </w:rPr>
            </w:pPr>
            <w:r>
              <w:rPr>
                <w:rFonts w:ascii="Arial" w:hAnsi="Arial"/>
                <w:color w:val="333333"/>
              </w:rPr>
              <w:t>6.000868</w:t>
            </w:r>
          </w:p>
        </w:tc>
      </w:tr>
      <w:tr w:rsidR="00F72A43" w14:paraId="358F01BC" w14:textId="77777777" w:rsidTr="00F72A43">
        <w:trPr>
          <w:jc w:val="center"/>
        </w:trPr>
        <w:tc>
          <w:tcPr>
            <w:tcW w:w="0" w:type="auto"/>
            <w:tcBorders>
              <w:top w:val="nil"/>
              <w:left w:val="nil"/>
              <w:bottom w:val="single" w:sz="8" w:space="0" w:color="DDDDDD"/>
              <w:right w:val="nil"/>
            </w:tcBorders>
            <w:shd w:val="clear" w:color="000000" w:fill="FFFFFF"/>
            <w:vAlign w:val="center"/>
          </w:tcPr>
          <w:p w14:paraId="5AFAFDD9" w14:textId="77777777" w:rsidR="00F72A43" w:rsidRDefault="00F72A43" w:rsidP="00F72A43">
            <w:pPr>
              <w:ind w:firstLineChars="100" w:firstLine="220"/>
              <w:rPr>
                <w:rFonts w:ascii="Arial" w:hAnsi="Arial"/>
                <w:color w:val="333333"/>
              </w:rPr>
            </w:pPr>
            <w:proofErr w:type="spellStart"/>
            <w:r>
              <w:rPr>
                <w:rFonts w:ascii="Arial" w:hAnsi="Arial"/>
                <w:color w:val="333333"/>
              </w:rPr>
              <w:t>cnt</w:t>
            </w:r>
            <w:proofErr w:type="spellEnd"/>
          </w:p>
        </w:tc>
        <w:tc>
          <w:tcPr>
            <w:tcW w:w="0" w:type="auto"/>
            <w:tcBorders>
              <w:top w:val="nil"/>
              <w:left w:val="nil"/>
              <w:bottom w:val="single" w:sz="8" w:space="0" w:color="DDDDDD"/>
              <w:right w:val="nil"/>
            </w:tcBorders>
            <w:shd w:val="clear" w:color="000000" w:fill="FFFFFF"/>
            <w:vAlign w:val="center"/>
          </w:tcPr>
          <w:p w14:paraId="69E9487E" w14:textId="77777777" w:rsidR="00F72A43" w:rsidRDefault="00F72A43" w:rsidP="00F72A43">
            <w:pPr>
              <w:ind w:firstLineChars="100" w:firstLine="220"/>
              <w:rPr>
                <w:rFonts w:ascii="Arial" w:hAnsi="Arial"/>
                <w:color w:val="333333"/>
              </w:rPr>
            </w:pPr>
            <w:r>
              <w:rPr>
                <w:rFonts w:ascii="Arial" w:hAnsi="Arial"/>
                <w:color w:val="333333"/>
              </w:rPr>
              <w:t>1606</w:t>
            </w:r>
          </w:p>
        </w:tc>
      </w:tr>
      <w:tr w:rsidR="00F72A43" w14:paraId="2807472E" w14:textId="77777777" w:rsidTr="00F72A43">
        <w:trPr>
          <w:jc w:val="center"/>
        </w:trPr>
        <w:tc>
          <w:tcPr>
            <w:tcW w:w="0" w:type="auto"/>
            <w:tcBorders>
              <w:top w:val="nil"/>
              <w:left w:val="nil"/>
              <w:bottom w:val="single" w:sz="12" w:space="0" w:color="DDDDDD"/>
              <w:right w:val="nil"/>
            </w:tcBorders>
            <w:shd w:val="clear" w:color="000000" w:fill="F8F8F8"/>
            <w:vAlign w:val="center"/>
          </w:tcPr>
          <w:p w14:paraId="4A425BB8" w14:textId="77777777"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14:paraId="6EC57430" w14:textId="77777777" w:rsidR="00F72A43" w:rsidRDefault="00F72A43" w:rsidP="00F72A43">
            <w:pPr>
              <w:ind w:firstLineChars="100" w:firstLine="220"/>
              <w:rPr>
                <w:rFonts w:ascii="Arial" w:hAnsi="Arial"/>
                <w:color w:val="333333"/>
              </w:rPr>
            </w:pPr>
            <w:r>
              <w:rPr>
                <w:rFonts w:ascii="Arial" w:hAnsi="Arial"/>
                <w:color w:val="333333"/>
              </w:rPr>
              <w:t>5</w:t>
            </w:r>
          </w:p>
        </w:tc>
      </w:tr>
    </w:tbl>
    <w:p w14:paraId="3A427F5C" w14:textId="77777777"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41CC97C" w14:textId="77777777"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77777777"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14:paraId="2F9C77C7" w14:textId="77777777"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0ABEBA1" w14:textId="77777777"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14:paraId="7E7B4D43"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5B4FF202" w14:textId="77777777"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14:paraId="25041B82" w14:textId="77777777"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14:paraId="29A00978" w14:textId="77777777"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7B97FFC1"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113B940A" w14:textId="77777777" w:rsidR="00934A67" w:rsidRPr="003A19F2"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777777"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14:paraId="7C2FAF5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14:paraId="4C65E0BD"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7B6B878D" w14:textId="77777777" w:rsidR="00B21D33" w:rsidRPr="00B21D33"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77777777"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14:paraId="09591098"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8DE4CB8"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4331FCD8" w14:textId="77777777" w:rsidR="004413FB" w:rsidRPr="004413FB"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77777777"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EA2368D" w14:textId="77777777"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14:paraId="10139F0F" w14:textId="77777777"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14:paraId="5BC9C223" w14:textId="77777777"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14:paraId="6629A1B0" w14:textId="77777777"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62CC922" w14:textId="77777777"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14:paraId="5F2D0247" w14:textId="77777777"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14:paraId="5CBD5155" w14:textId="77777777" w:rsidR="00C3654A" w:rsidRPr="003A19F2" w:rsidRDefault="00000000"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3A19F2" w:rsidRDefault="003B3A7F" w:rsidP="00686C2F">
      <w:pPr>
        <w:bidi/>
        <w:spacing w:after="0"/>
        <w:jc w:val="both"/>
        <w:rPr>
          <w:rFonts w:ascii="Times New Roman" w:hAnsi="Times New Roman" w:cs="B Nazanin"/>
          <w:sz w:val="24"/>
          <w:szCs w:val="28"/>
          <w:rtl/>
          <w:lang w:bidi="fa-IR"/>
        </w:rPr>
      </w:pPr>
    </w:p>
    <w:p w14:paraId="44ADB591" w14:textId="77777777" w:rsidR="00E145B6" w:rsidRDefault="00E145B6" w:rsidP="008A2C88">
      <w:pPr>
        <w:bidi/>
        <w:spacing w:after="0"/>
        <w:jc w:val="both"/>
        <w:rPr>
          <w:rFonts w:ascii="Times New Roman" w:hAnsi="Times New Roman" w:cs="B Nazanin"/>
          <w:sz w:val="24"/>
          <w:szCs w:val="28"/>
          <w:rtl/>
          <w:lang w:bidi="fa-IR"/>
        </w:rPr>
      </w:pPr>
      <w:proofErr w:type="gramStart"/>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proofErr w:type="gramEnd"/>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71B5750" w14:textId="77777777" w:rsidR="008A2C88" w:rsidRPr="008A2C88"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14:paraId="4EF17785" w14:textId="77777777"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8312E5" w14:textId="77777777"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A16C52"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01C555F7" w14:textId="77777777"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14:paraId="0A7FA5D9" w14:textId="77777777"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14:paraId="04F6BDD4" w14:textId="77777777"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1C5B6A" w:rsidRDefault="001C5B6A" w:rsidP="001C5B6A">
            <w:pPr>
              <w:rPr>
                <w:rFonts w:asciiTheme="majorBidi" w:hAnsiTheme="majorBidi" w:cstheme="majorBidi"/>
              </w:rPr>
            </w:pPr>
          </w:p>
        </w:tc>
        <w:tc>
          <w:tcPr>
            <w:tcW w:w="0" w:type="auto"/>
          </w:tcPr>
          <w:p w14:paraId="45FC8E95" w14:textId="77777777"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14:paraId="4F0F1ED1"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WINTER</w:t>
            </w:r>
            <w:proofErr w:type="spellEnd"/>
          </w:p>
        </w:tc>
        <w:tc>
          <w:tcPr>
            <w:tcW w:w="0" w:type="auto"/>
          </w:tcPr>
          <w:p w14:paraId="25BC978F"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2A581ECD"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SPRING</w:t>
            </w:r>
            <w:proofErr w:type="spellEnd"/>
          </w:p>
        </w:tc>
        <w:tc>
          <w:tcPr>
            <w:tcW w:w="0" w:type="auto"/>
          </w:tcPr>
          <w:p w14:paraId="27881346"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4037C5C9"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seasonSUMMER</w:t>
            </w:r>
            <w:proofErr w:type="spellEnd"/>
          </w:p>
        </w:tc>
        <w:tc>
          <w:tcPr>
            <w:tcW w:w="0" w:type="auto"/>
          </w:tcPr>
          <w:p w14:paraId="1E0BA7F9"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68D6EC1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lastRenderedPageBreak/>
              <w:t>seasonFALL</w:t>
            </w:r>
            <w:proofErr w:type="spellEnd"/>
          </w:p>
        </w:tc>
        <w:tc>
          <w:tcPr>
            <w:tcW w:w="0" w:type="auto"/>
          </w:tcPr>
          <w:p w14:paraId="6EE8822D"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178FA697"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holidayHOLIDAY</w:t>
            </w:r>
            <w:proofErr w:type="spellEnd"/>
          </w:p>
        </w:tc>
        <w:tc>
          <w:tcPr>
            <w:tcW w:w="0" w:type="auto"/>
          </w:tcPr>
          <w:p w14:paraId="0CAB029B"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08F6875C"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orkingdayWORKING</w:t>
            </w:r>
            <w:proofErr w:type="spellEnd"/>
            <w:r w:rsidRPr="001C5B6A">
              <w:rPr>
                <w:rFonts w:asciiTheme="majorBidi" w:hAnsiTheme="majorBidi" w:cstheme="majorBidi"/>
              </w:rPr>
              <w:t xml:space="preserve"> DAY</w:t>
            </w:r>
          </w:p>
        </w:tc>
        <w:tc>
          <w:tcPr>
            <w:tcW w:w="0" w:type="auto"/>
          </w:tcPr>
          <w:p w14:paraId="1C0F1071"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5A9B08AE"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eathersitMISTY</w:t>
            </w:r>
            <w:proofErr w:type="spellEnd"/>
          </w:p>
        </w:tc>
        <w:tc>
          <w:tcPr>
            <w:tcW w:w="0" w:type="auto"/>
          </w:tcPr>
          <w:p w14:paraId="2812217A"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08E9E293"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1C5B6A" w:rsidRDefault="001C5B6A" w:rsidP="001C5B6A">
            <w:pPr>
              <w:rPr>
                <w:rFonts w:asciiTheme="majorBidi" w:hAnsiTheme="majorBidi" w:cstheme="majorBidi"/>
              </w:rPr>
            </w:pPr>
            <w:proofErr w:type="spellStart"/>
            <w:r w:rsidRPr="001C5B6A">
              <w:rPr>
                <w:rFonts w:asciiTheme="majorBidi" w:hAnsiTheme="majorBidi" w:cstheme="majorBidi"/>
              </w:rPr>
              <w:t>weathersitRAIN</w:t>
            </w:r>
            <w:proofErr w:type="spellEnd"/>
            <w:r w:rsidRPr="001C5B6A">
              <w:rPr>
                <w:rFonts w:asciiTheme="majorBidi" w:hAnsiTheme="majorBidi" w:cstheme="majorBidi"/>
              </w:rPr>
              <w:t>/SNOW/STORM</w:t>
            </w:r>
          </w:p>
        </w:tc>
        <w:tc>
          <w:tcPr>
            <w:tcW w:w="0" w:type="auto"/>
          </w:tcPr>
          <w:p w14:paraId="51B431DE"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2E4634EA"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14:paraId="68E18207"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14:paraId="574C4512"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14:paraId="0B47A9DD"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521B7C23" w14:textId="77777777"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14:paraId="161F8419" w14:textId="77777777"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14:paraId="4A8D2ECA" w14:textId="77777777"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14:paraId="66F7C6A9" w14:textId="77777777"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14:paraId="2548DCB7"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7483071" w14:textId="77777777"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14:paraId="110B5202" w14:textId="77777777"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1C5B6A" w:rsidRDefault="001C5B6A" w:rsidP="001C5B6A">
            <w:pPr>
              <w:bidi/>
              <w:spacing w:after="0"/>
              <w:jc w:val="both"/>
              <w:rPr>
                <w:rFonts w:ascii="Times New Roman" w:hAnsi="Times New Roman" w:cs="B Nazanin"/>
                <w:sz w:val="24"/>
                <w:szCs w:val="28"/>
                <w:lang w:bidi="fa-IR"/>
              </w:rPr>
            </w:pPr>
          </w:p>
        </w:tc>
        <w:tc>
          <w:tcPr>
            <w:tcW w:w="0" w:type="auto"/>
          </w:tcPr>
          <w:p w14:paraId="2AF84211" w14:textId="77777777"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14:paraId="78F6A5E8"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WINTER</w:t>
            </w:r>
            <w:proofErr w:type="spellEnd"/>
          </w:p>
        </w:tc>
        <w:tc>
          <w:tcPr>
            <w:tcW w:w="0" w:type="auto"/>
          </w:tcPr>
          <w:p w14:paraId="47328A7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14:paraId="447CABE6"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SPRING</w:t>
            </w:r>
            <w:proofErr w:type="spellEnd"/>
          </w:p>
        </w:tc>
        <w:tc>
          <w:tcPr>
            <w:tcW w:w="0" w:type="auto"/>
          </w:tcPr>
          <w:p w14:paraId="3FF8BD23"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1AB768C7"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SUMMER</w:t>
            </w:r>
            <w:proofErr w:type="spellEnd"/>
          </w:p>
        </w:tc>
        <w:tc>
          <w:tcPr>
            <w:tcW w:w="0" w:type="auto"/>
          </w:tcPr>
          <w:p w14:paraId="6822D0F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7D9E627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seasonFALL</w:t>
            </w:r>
            <w:proofErr w:type="spellEnd"/>
          </w:p>
        </w:tc>
        <w:tc>
          <w:tcPr>
            <w:tcW w:w="0" w:type="auto"/>
          </w:tcPr>
          <w:p w14:paraId="4411E581"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5070317D"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holidayHOLIDAY</w:t>
            </w:r>
            <w:proofErr w:type="spellEnd"/>
          </w:p>
        </w:tc>
        <w:tc>
          <w:tcPr>
            <w:tcW w:w="0" w:type="auto"/>
          </w:tcPr>
          <w:p w14:paraId="3F4EE33B"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17313DE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orkingdayWORKING</w:t>
            </w:r>
            <w:proofErr w:type="spellEnd"/>
            <w:r w:rsidRPr="001C5B6A">
              <w:rPr>
                <w:rFonts w:ascii="Times New Roman" w:hAnsi="Times New Roman" w:cs="B Nazanin"/>
                <w:sz w:val="24"/>
                <w:szCs w:val="28"/>
                <w:lang w:bidi="fa-IR"/>
              </w:rPr>
              <w:t xml:space="preserve"> DAY</w:t>
            </w:r>
          </w:p>
        </w:tc>
        <w:tc>
          <w:tcPr>
            <w:tcW w:w="0" w:type="auto"/>
          </w:tcPr>
          <w:p w14:paraId="31AEBA63"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7ED62A14"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eathersitMISTY</w:t>
            </w:r>
            <w:proofErr w:type="spellEnd"/>
          </w:p>
        </w:tc>
        <w:tc>
          <w:tcPr>
            <w:tcW w:w="0" w:type="auto"/>
          </w:tcPr>
          <w:p w14:paraId="217ACB4E"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4CEBAD47"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1C5B6A" w:rsidRDefault="001C5B6A" w:rsidP="001C5B6A">
            <w:pPr>
              <w:bidi/>
              <w:spacing w:after="0"/>
              <w:jc w:val="both"/>
              <w:rPr>
                <w:rFonts w:ascii="Times New Roman" w:hAnsi="Times New Roman" w:cs="B Nazanin"/>
                <w:sz w:val="24"/>
                <w:szCs w:val="28"/>
                <w:lang w:bidi="fa-IR"/>
              </w:rPr>
            </w:pPr>
            <w:proofErr w:type="spellStart"/>
            <w:r w:rsidRPr="001C5B6A">
              <w:rPr>
                <w:rFonts w:ascii="Times New Roman" w:hAnsi="Times New Roman" w:cs="B Nazanin"/>
                <w:sz w:val="24"/>
                <w:szCs w:val="28"/>
                <w:lang w:bidi="fa-IR"/>
              </w:rPr>
              <w:t>weathersitRAIN</w:t>
            </w:r>
            <w:proofErr w:type="spellEnd"/>
            <w:r w:rsidRPr="001C5B6A">
              <w:rPr>
                <w:rFonts w:ascii="Times New Roman" w:hAnsi="Times New Roman" w:cs="B Nazanin"/>
                <w:sz w:val="24"/>
                <w:szCs w:val="28"/>
                <w:lang w:bidi="fa-IR"/>
              </w:rPr>
              <w:t>/SNOW/STORM</w:t>
            </w:r>
          </w:p>
        </w:tc>
        <w:tc>
          <w:tcPr>
            <w:tcW w:w="0" w:type="auto"/>
          </w:tcPr>
          <w:p w14:paraId="558791A8"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14:paraId="0DDF651E"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14:paraId="64DD0395"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14:paraId="08B5BB6F"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14:paraId="29143EB0"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14:paraId="254846BA" w14:textId="77777777"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14:paraId="57A30D76" w14:textId="77777777"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14:paraId="0513E9B9" w14:textId="77777777"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14:paraId="5F8B7BA9" w14:textId="77777777"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14:paraId="67FA2430" w14:textId="77777777" w:rsidR="001C5B6A" w:rsidRDefault="001C5B6A" w:rsidP="00686C2F">
      <w:pPr>
        <w:bidi/>
        <w:spacing w:after="0"/>
        <w:jc w:val="both"/>
        <w:rPr>
          <w:rFonts w:ascii="Times New Roman" w:hAnsi="Times New Roman" w:cs="B Nazanin"/>
          <w:sz w:val="24"/>
          <w:szCs w:val="28"/>
          <w:rtl/>
          <w:lang w:bidi="fa-IR"/>
        </w:rPr>
      </w:pPr>
    </w:p>
    <w:p w14:paraId="024B384F" w14:textId="77777777"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1ABBCD46" w14:textId="77777777"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14:paraId="31BEAE1B"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B2A0AB6" w14:textId="77777777"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14:paraId="16E9DE35" w14:textId="77777777"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14:paraId="24FE54EC" w14:textId="77777777"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14:paraId="4C0CA804" w14:textId="77777777"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14:paraId="1C9689D5" w14:textId="77777777"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14:paraId="563264D4" w14:textId="77777777"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14:paraId="6652F88C" w14:textId="77777777"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8160368" w14:textId="77777777"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14:paraId="1F8D5984"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14:paraId="0CAFE14B"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Javascrip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14:paraId="5262A089" w14:textId="77777777"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14:paraId="2CB57AA4" w14:textId="77777777"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14:paraId="492EBB5F" w14:textId="77777777"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14:paraId="20D70487" w14:textId="77777777"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3D580C9" w14:textId="77777777"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14:paraId="60BAA5BD" w14:textId="77777777"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14:paraId="73753446" w14:textId="77777777"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14:paraId="726361DB" w14:textId="77777777"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14:paraId="69ADF548" w14:textId="77777777"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14:paraId="51A7CC8F" w14:textId="77777777"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14:paraId="2D5F5807" w14:textId="77777777"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DC0C25C" w14:textId="77777777"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26ED17A5" w14:textId="77777777"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70B0CEB5" w14:textId="77777777"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14:paraId="49F6F7AE" w14:textId="77777777"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14:paraId="6F75CE76" w14:textId="77777777"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14:paraId="157E79D5"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14:paraId="3014A8B0" w14:textId="77777777"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14:paraId="1F01506E" w14:textId="77777777"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C280212" w14:textId="77777777"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14:paraId="35E452BE" w14:textId="77777777" w:rsidR="00263328" w:rsidRPr="00263328"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14:paraId="28C6ABFF" w14:textId="77777777"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77777777"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14:paraId="524D9AC6" w14:textId="77777777"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7777777"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9119135" w14:textId="77777777"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51FC56AD" w14:textId="77777777"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14:paraId="5895FC12"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CF4147C" w14:textId="77777777"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77777777"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14:paraId="668CCBB8" w14:textId="77777777"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27032F3" w14:textId="77777777" w:rsidR="005B2F16" w:rsidRPr="005B2F16"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77777777"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14:paraId="1B662BAC" w14:textId="77777777" w:rsidR="00E73AAC" w:rsidRPr="00E73AAC"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77777777"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7CCFC5D" w14:textId="77777777" w:rsidR="00EC587D" w:rsidRPr="00EC587D"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50D4B52" w14:textId="77777777" w:rsidR="00EC587D" w:rsidRPr="00EC587D"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77777777"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14:paraId="777BF7DF" w14:textId="77777777"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14:paraId="69E10B3D" w14:textId="77777777"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14:paraId="79790C48" w14:textId="77777777"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14:paraId="33D9204A" w14:textId="77777777"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14:paraId="2BB893B8" w14:textId="77777777"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14:paraId="6307D5B4" w14:textId="77777777"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14:paraId="3E9E4EC1" w14:textId="77777777"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A401F53" w14:textId="77777777"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14:paraId="2D0EC8B0" w14:textId="77777777" w:rsidTr="0027722B">
        <w:tc>
          <w:tcPr>
            <w:tcW w:w="2337" w:type="dxa"/>
          </w:tcPr>
          <w:p w14:paraId="68FE8B7E" w14:textId="77777777" w:rsidR="0027722B" w:rsidRPr="0027722B" w:rsidRDefault="0027722B" w:rsidP="0027722B">
            <w:pPr>
              <w:rPr>
                <w:rFonts w:asciiTheme="majorBidi" w:hAnsiTheme="majorBidi" w:cstheme="majorBidi"/>
              </w:rPr>
            </w:pPr>
          </w:p>
        </w:tc>
        <w:tc>
          <w:tcPr>
            <w:tcW w:w="2337" w:type="dxa"/>
          </w:tcPr>
          <w:p w14:paraId="083A4089" w14:textId="77777777"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14:paraId="3DCA807E" w14:textId="77777777"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14:paraId="1CB02882" w14:textId="77777777"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14:paraId="245E0331" w14:textId="77777777" w:rsidTr="0027722B">
        <w:tc>
          <w:tcPr>
            <w:tcW w:w="2337" w:type="dxa"/>
          </w:tcPr>
          <w:p w14:paraId="2B35CA07" w14:textId="77777777"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14:paraId="499429F6" w14:textId="77777777"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14:paraId="541A9DC7" w14:textId="77777777"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14:paraId="1C23CC36" w14:textId="77777777"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14:paraId="361C8824" w14:textId="77777777" w:rsidTr="0027722B">
        <w:tc>
          <w:tcPr>
            <w:tcW w:w="2337" w:type="dxa"/>
          </w:tcPr>
          <w:p w14:paraId="45AD44E5" w14:textId="77777777"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14:paraId="2338D3B8" w14:textId="77777777"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14:paraId="561EFB1B" w14:textId="77777777"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14:paraId="7D941CA9" w14:textId="77777777"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14:paraId="3A9B145A" w14:textId="77777777" w:rsidTr="0027722B">
        <w:tc>
          <w:tcPr>
            <w:tcW w:w="2337" w:type="dxa"/>
          </w:tcPr>
          <w:p w14:paraId="7F9F9395" w14:textId="77777777"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14:paraId="27EDB869" w14:textId="77777777"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14:paraId="65C86298" w14:textId="77777777"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14:paraId="537B41E0" w14:textId="77777777"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14:paraId="56034AC4" w14:textId="77777777" w:rsidTr="0027722B">
        <w:tc>
          <w:tcPr>
            <w:tcW w:w="2337" w:type="dxa"/>
          </w:tcPr>
          <w:p w14:paraId="6A68A2B3" w14:textId="77777777"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14:paraId="4B369D58" w14:textId="77777777"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14:paraId="093F1D87" w14:textId="77777777"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14:paraId="555C6E60" w14:textId="77777777"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14:paraId="0F2C3165" w14:textId="77777777" w:rsidTr="0027722B">
        <w:tc>
          <w:tcPr>
            <w:tcW w:w="2337" w:type="dxa"/>
          </w:tcPr>
          <w:p w14:paraId="57581EA3" w14:textId="77777777"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14:paraId="6A9C4075" w14:textId="77777777"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14:paraId="0761C244" w14:textId="77777777"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14:paraId="4C66648C" w14:textId="77777777"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14:paraId="422167DE" w14:textId="77777777" w:rsidTr="0027722B">
        <w:tc>
          <w:tcPr>
            <w:tcW w:w="2337" w:type="dxa"/>
          </w:tcPr>
          <w:p w14:paraId="2D6F9DB3" w14:textId="77777777"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14:paraId="2E01A3BC" w14:textId="77777777"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14:paraId="0FF3369F" w14:textId="77777777"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14:paraId="008324A4" w14:textId="77777777"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14:paraId="169A83A6" w14:textId="77777777"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w:t>
      </w:r>
      <w:proofErr w:type="gramEnd"/>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40B927A2" w14:textId="77777777"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14:paraId="1A3251C3" w14:textId="77777777"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14:paraId="17776C80" w14:textId="77777777"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14:paraId="5B8A28FD" w14:textId="77777777"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5E535E7B" w14:textId="77777777"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14:paraId="3F5C7617"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92B2F4A" w14:textId="77777777"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8C2090A"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14:paraId="76E1B8B2" w14:textId="77777777"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14:paraId="4C776C5D" w14:textId="77777777"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proofErr w:type="spellStart"/>
      <w:r w:rsidR="00F75CDF" w:rsidRPr="00F75CDF">
        <w:rPr>
          <w:rFonts w:ascii="Times New Roman" w:hAnsi="Times New Roman" w:cs="B Nazanin"/>
          <w:sz w:val="24"/>
          <w:szCs w:val="28"/>
          <w:lang w:bidi="fa-IR"/>
        </w:rPr>
        <w:t>glm</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14:paraId="1C85149D" w14:textId="77777777"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14:paraId="387482EF" w14:textId="77777777"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14:paraId="68CFD1A1" w14:textId="77777777"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14:paraId="07AA0048" w14:textId="77777777"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14:paraId="1FD98820" w14:textId="77777777"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7777777"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DB8B3C4" w14:textId="77777777"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14:paraId="51D51C3A"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77777777"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E473CC7" w14:textId="77777777"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14:paraId="2DF352F8"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AC2C22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14:paraId="4C9FCFC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14:paraId="29F3BFB2"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070DC970"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36F582E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14:paraId="03AB16F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9C7C5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6F5AC615" w14:textId="77777777"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14:paraId="086E017A" w14:textId="77777777"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F3B63E2" w14:textId="77777777"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14:paraId="2473C8A5" w14:textId="77777777"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8E51904" w14:textId="77777777"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7FD7556" w14:textId="77777777"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77777777"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14:paraId="44E2486C" w14:textId="77777777"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380139C4" w14:textId="77777777"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14:paraId="2211E893" w14:textId="77777777"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14:paraId="2414171C" w14:textId="77777777"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7777777"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14:paraId="48CD9B03" w14:textId="77777777" w:rsidR="0088783F" w:rsidRPr="008878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77777777"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14:paraId="04165506" w14:textId="77777777"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77777777"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14:paraId="0EE5C9E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14:paraId="20803A1A" w14:textId="77777777"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14:paraId="7241C957"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14:paraId="60D5FCE6"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14:paraId="0A892489"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4A4B5D2E" w14:textId="77777777"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EA13801" w14:textId="77777777"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9EE458B"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4EED4C3" w14:textId="77777777"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6532ED"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14:paraId="6A5F9220" w14:textId="77777777"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14:paraId="6F75C245" w14:textId="77777777"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l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rk</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3AAB972" w14:textId="77777777" w:rsidR="00864B92" w:rsidRPr="00922046"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14:paraId="1798FEF1" w14:textId="77777777"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14:paraId="637923B0" w14:textId="77777777"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3A19F2" w:rsidRDefault="00922046" w:rsidP="00922046">
      <w:pPr>
        <w:bidi/>
        <w:spacing w:after="0"/>
        <w:jc w:val="both"/>
        <w:rPr>
          <w:rFonts w:ascii="Times New Roman" w:hAnsi="Times New Roman" w:cs="B Nazanin"/>
          <w:sz w:val="24"/>
          <w:szCs w:val="28"/>
          <w:rtl/>
          <w:lang w:bidi="fa-IR"/>
        </w:rPr>
      </w:pPr>
    </w:p>
    <w:p w14:paraId="739CB3E4" w14:textId="77777777" w:rsidR="00073AB1" w:rsidRPr="003A19F2" w:rsidRDefault="00073AB1" w:rsidP="00686C2F">
      <w:pPr>
        <w:bidi/>
        <w:spacing w:after="0"/>
        <w:jc w:val="both"/>
        <w:rPr>
          <w:rFonts w:ascii="Times New Roman" w:hAnsi="Times New Roman" w:cs="B Nazanin"/>
          <w:sz w:val="24"/>
          <w:szCs w:val="28"/>
          <w:rtl/>
          <w:lang w:bidi="fa-IR"/>
        </w:rPr>
      </w:pPr>
    </w:p>
    <w:p w14:paraId="5DAE1901" w14:textId="77777777"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B0219D8"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14:paraId="1F03B32E" w14:textId="77777777" w:rsidTr="00EE1A13">
        <w:tc>
          <w:tcPr>
            <w:tcW w:w="3116" w:type="dxa"/>
          </w:tcPr>
          <w:p w14:paraId="1AA6758C" w14:textId="77777777"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14:paraId="7EF83BEB" w14:textId="77777777"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14:paraId="141FB231" w14:textId="77777777"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14:paraId="2B163047" w14:textId="77777777" w:rsidTr="00EE1A13">
        <w:tc>
          <w:tcPr>
            <w:tcW w:w="0" w:type="auto"/>
            <w:hideMark/>
          </w:tcPr>
          <w:p w14:paraId="6BFDBA15"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14:paraId="7FD8B7AE"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14:paraId="380B7863"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14:paraId="53E0A629" w14:textId="77777777" w:rsidTr="00EE1A13">
        <w:tc>
          <w:tcPr>
            <w:tcW w:w="0" w:type="auto"/>
            <w:hideMark/>
          </w:tcPr>
          <w:p w14:paraId="0D46E41F"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14:paraId="73AA21F2"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14:paraId="60E532F4"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14:paraId="67946F11" w14:textId="77777777" w:rsidTr="00EE1A13">
        <w:tc>
          <w:tcPr>
            <w:tcW w:w="0" w:type="auto"/>
            <w:hideMark/>
          </w:tcPr>
          <w:p w14:paraId="6C5365D5"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14:paraId="56768EA5"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14:paraId="1D4B29EF"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14:paraId="6D5D090C" w14:textId="77777777" w:rsidTr="00EE1A13">
        <w:tc>
          <w:tcPr>
            <w:tcW w:w="0" w:type="auto"/>
            <w:hideMark/>
          </w:tcPr>
          <w:p w14:paraId="4475D6B0"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proofErr w:type="spellStart"/>
            <w:r w:rsidRPr="00EE1A13">
              <w:rPr>
                <w:rFonts w:asciiTheme="majorBidi" w:eastAsia="Times New Roman" w:hAnsiTheme="majorBidi" w:cstheme="majorBidi"/>
                <w:color w:val="333333"/>
                <w:spacing w:val="3"/>
                <w:sz w:val="24"/>
                <w:szCs w:val="24"/>
              </w:rPr>
              <w:t>workYES</w:t>
            </w:r>
            <w:proofErr w:type="spellEnd"/>
          </w:p>
        </w:tc>
        <w:tc>
          <w:tcPr>
            <w:tcW w:w="0" w:type="auto"/>
            <w:hideMark/>
          </w:tcPr>
          <w:p w14:paraId="77B9ECE9" w14:textId="77777777"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14:paraId="32C291B8" w14:textId="77777777"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14:paraId="2530FCF5" w14:textId="77777777" w:rsidR="00F45431" w:rsidRPr="003A19F2" w:rsidRDefault="00F45431" w:rsidP="00686C2F">
      <w:pPr>
        <w:bidi/>
        <w:spacing w:after="0"/>
        <w:jc w:val="both"/>
        <w:rPr>
          <w:rFonts w:ascii="Times New Roman" w:hAnsi="Times New Roman" w:cs="B Nazanin"/>
          <w:sz w:val="24"/>
          <w:szCs w:val="28"/>
          <w:rtl/>
          <w:lang w:bidi="fa-IR"/>
        </w:rPr>
      </w:pPr>
    </w:p>
    <w:p w14:paraId="6365168C" w14:textId="77777777"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81EE701" w14:textId="77777777"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14:paraId="1490EBA8" w14:textId="77777777"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14:paraId="16AD3ACA"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14:paraId="0EB5180D" w14:textId="77777777"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14:paraId="17FD7596" w14:textId="77777777" w:rsidTr="002F497E">
        <w:tc>
          <w:tcPr>
            <w:tcW w:w="4675" w:type="dxa"/>
          </w:tcPr>
          <w:p w14:paraId="546854D5" w14:textId="77777777" w:rsidR="002F497E" w:rsidRPr="0094073C" w:rsidRDefault="002F497E" w:rsidP="002F497E">
            <w:r w:rsidRPr="0094073C">
              <w:t>work</w:t>
            </w:r>
          </w:p>
        </w:tc>
        <w:tc>
          <w:tcPr>
            <w:tcW w:w="4675" w:type="dxa"/>
          </w:tcPr>
          <w:p w14:paraId="418B4C5D" w14:textId="77777777" w:rsidR="002F497E" w:rsidRPr="0094073C" w:rsidRDefault="002F497E" w:rsidP="002F497E">
            <w:r w:rsidRPr="0094073C">
              <w:t>temp</w:t>
            </w:r>
          </w:p>
        </w:tc>
      </w:tr>
      <w:tr w:rsidR="002F497E" w14:paraId="46E3F310" w14:textId="77777777" w:rsidTr="002F497E">
        <w:tc>
          <w:tcPr>
            <w:tcW w:w="4675" w:type="dxa"/>
          </w:tcPr>
          <w:p w14:paraId="7194C13F" w14:textId="77777777" w:rsidR="002F497E" w:rsidRPr="0094073C" w:rsidRDefault="002F497E" w:rsidP="002F497E">
            <w:r w:rsidRPr="0094073C">
              <w:t>Y</w:t>
            </w:r>
          </w:p>
        </w:tc>
        <w:tc>
          <w:tcPr>
            <w:tcW w:w="4675" w:type="dxa"/>
          </w:tcPr>
          <w:p w14:paraId="72C69235" w14:textId="77777777" w:rsidR="002F497E" w:rsidRPr="0094073C" w:rsidRDefault="002F497E" w:rsidP="002F497E">
            <w:r w:rsidRPr="0094073C">
              <w:t>25</w:t>
            </w:r>
          </w:p>
        </w:tc>
      </w:tr>
      <w:tr w:rsidR="002F497E" w14:paraId="0F66E012" w14:textId="77777777" w:rsidTr="002F497E">
        <w:tc>
          <w:tcPr>
            <w:tcW w:w="4675" w:type="dxa"/>
          </w:tcPr>
          <w:p w14:paraId="31F097BD" w14:textId="77777777" w:rsidR="002F497E" w:rsidRPr="0094073C" w:rsidRDefault="002F497E" w:rsidP="002F497E">
            <w:r w:rsidRPr="0094073C">
              <w:t>N</w:t>
            </w:r>
          </w:p>
        </w:tc>
        <w:tc>
          <w:tcPr>
            <w:tcW w:w="4675" w:type="dxa"/>
          </w:tcPr>
          <w:p w14:paraId="75F9E8DA" w14:textId="77777777" w:rsidR="002F497E" w:rsidRPr="0094073C" w:rsidRDefault="002F497E" w:rsidP="002F497E">
            <w:r w:rsidRPr="0094073C">
              <w:t>12</w:t>
            </w:r>
          </w:p>
        </w:tc>
      </w:tr>
      <w:tr w:rsidR="002F497E" w14:paraId="11C7422C" w14:textId="77777777" w:rsidTr="002F497E">
        <w:tc>
          <w:tcPr>
            <w:tcW w:w="4675" w:type="dxa"/>
          </w:tcPr>
          <w:p w14:paraId="78AEC32A" w14:textId="77777777" w:rsidR="002F497E" w:rsidRPr="0094073C" w:rsidRDefault="002F497E" w:rsidP="002F497E">
            <w:r w:rsidRPr="0094073C">
              <w:t>N</w:t>
            </w:r>
          </w:p>
        </w:tc>
        <w:tc>
          <w:tcPr>
            <w:tcW w:w="4675" w:type="dxa"/>
          </w:tcPr>
          <w:p w14:paraId="63821E0A" w14:textId="77777777" w:rsidR="002F497E" w:rsidRPr="0094073C" w:rsidRDefault="002F497E" w:rsidP="002F497E">
            <w:r w:rsidRPr="0094073C">
              <w:t>30</w:t>
            </w:r>
          </w:p>
        </w:tc>
      </w:tr>
      <w:tr w:rsidR="002F497E" w14:paraId="4C1E4843" w14:textId="77777777" w:rsidTr="002F497E">
        <w:tc>
          <w:tcPr>
            <w:tcW w:w="4675" w:type="dxa"/>
          </w:tcPr>
          <w:p w14:paraId="244251FA" w14:textId="77777777" w:rsidR="002F497E" w:rsidRPr="0094073C" w:rsidRDefault="002F497E" w:rsidP="002F497E">
            <w:r w:rsidRPr="0094073C">
              <w:t>Y</w:t>
            </w:r>
          </w:p>
        </w:tc>
        <w:tc>
          <w:tcPr>
            <w:tcW w:w="4675" w:type="dxa"/>
          </w:tcPr>
          <w:p w14:paraId="1F4F9BF2" w14:textId="77777777" w:rsidR="002F497E" w:rsidRDefault="002F497E" w:rsidP="002F497E">
            <w:r w:rsidRPr="0094073C">
              <w:t>5</w:t>
            </w:r>
          </w:p>
        </w:tc>
      </w:tr>
    </w:tbl>
    <w:p w14:paraId="40C718C4" w14:textId="77777777" w:rsidR="00073AB1" w:rsidRPr="003A19F2" w:rsidRDefault="00073AB1" w:rsidP="00686C2F">
      <w:pPr>
        <w:bidi/>
        <w:spacing w:after="0"/>
        <w:jc w:val="both"/>
        <w:rPr>
          <w:rFonts w:ascii="Times New Roman" w:hAnsi="Times New Roman" w:cs="B Nazanin"/>
          <w:sz w:val="24"/>
          <w:szCs w:val="28"/>
          <w:rtl/>
          <w:lang w:bidi="fa-IR"/>
        </w:rPr>
      </w:pPr>
    </w:p>
    <w:p w14:paraId="310DFCA8"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14:paraId="7AF3F77C" w14:textId="77777777"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A290A0"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930A8F"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proofErr w:type="spellStart"/>
            <w:r w:rsidRPr="002F497E">
              <w:rPr>
                <w:rFonts w:asciiTheme="majorBidi" w:eastAsia="Times New Roman" w:hAnsiTheme="majorBidi" w:cstheme="majorBidi"/>
                <w:b/>
                <w:bCs/>
                <w:color w:val="333333"/>
                <w:spacing w:val="3"/>
                <w:sz w:val="24"/>
                <w:szCs w:val="24"/>
              </w:rPr>
              <w:t>work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09183E" w14:textId="77777777"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14:paraId="70A80D11"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6A3EA3"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F1F751"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A99AE4"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14:paraId="0CB85279" w14:textId="77777777"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0A491F"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A42584"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403183"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14:paraId="3828BE27" w14:textId="77777777"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40A462"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EE76"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3EFAD0"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14:paraId="76FB176F" w14:textId="77777777"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E13A7AD"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145298"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DB15447" w14:textId="77777777"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14:paraId="19BEEFE4" w14:textId="77777777" w:rsidR="002F497E" w:rsidRPr="003A19F2" w:rsidRDefault="002F497E" w:rsidP="002F497E">
      <w:pPr>
        <w:bidi/>
        <w:spacing w:after="0"/>
        <w:jc w:val="both"/>
        <w:rPr>
          <w:rFonts w:ascii="Times New Roman" w:hAnsi="Times New Roman" w:cs="B Nazanin"/>
          <w:sz w:val="24"/>
          <w:szCs w:val="28"/>
          <w:rtl/>
          <w:lang w:bidi="fa-IR"/>
        </w:rPr>
      </w:pPr>
    </w:p>
    <w:p w14:paraId="4D05CD54" w14:textId="77777777"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2A2DEA3"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14:paraId="58DA2CB9" w14:textId="77777777" w:rsidTr="00170FDE">
        <w:tc>
          <w:tcPr>
            <w:tcW w:w="2337" w:type="dxa"/>
          </w:tcPr>
          <w:p w14:paraId="6D440C39" w14:textId="77777777" w:rsidR="00170FDE" w:rsidRPr="003F10BD" w:rsidRDefault="00170FDE" w:rsidP="00170FDE">
            <w:r w:rsidRPr="003F10BD">
              <w:t>Intercept</w:t>
            </w:r>
          </w:p>
        </w:tc>
        <w:tc>
          <w:tcPr>
            <w:tcW w:w="2337" w:type="dxa"/>
          </w:tcPr>
          <w:p w14:paraId="6695CE08" w14:textId="77777777" w:rsidR="00170FDE" w:rsidRPr="003F10BD" w:rsidRDefault="00170FDE" w:rsidP="00170FDE">
            <w:proofErr w:type="spellStart"/>
            <w:r w:rsidRPr="003F10BD">
              <w:t>workY</w:t>
            </w:r>
            <w:proofErr w:type="spellEnd"/>
          </w:p>
        </w:tc>
        <w:tc>
          <w:tcPr>
            <w:tcW w:w="2338" w:type="dxa"/>
          </w:tcPr>
          <w:p w14:paraId="1C0DF554" w14:textId="77777777" w:rsidR="00170FDE" w:rsidRPr="003F10BD" w:rsidRDefault="00170FDE" w:rsidP="00170FDE">
            <w:r w:rsidRPr="003F10BD">
              <w:t>temp</w:t>
            </w:r>
          </w:p>
        </w:tc>
        <w:tc>
          <w:tcPr>
            <w:tcW w:w="2338" w:type="dxa"/>
          </w:tcPr>
          <w:p w14:paraId="5E896AFC" w14:textId="77777777" w:rsidR="00170FDE" w:rsidRPr="003F10BD" w:rsidRDefault="00170FDE" w:rsidP="00170FDE">
            <w:proofErr w:type="spellStart"/>
            <w:r w:rsidRPr="003F10BD">
              <w:t>workY.temp</w:t>
            </w:r>
            <w:proofErr w:type="spellEnd"/>
          </w:p>
        </w:tc>
      </w:tr>
      <w:tr w:rsidR="00170FDE" w14:paraId="1DBC3D01" w14:textId="77777777" w:rsidTr="00170FDE">
        <w:tc>
          <w:tcPr>
            <w:tcW w:w="2337" w:type="dxa"/>
          </w:tcPr>
          <w:p w14:paraId="44F2939E" w14:textId="77777777" w:rsidR="00170FDE" w:rsidRPr="003F10BD" w:rsidRDefault="00170FDE" w:rsidP="00170FDE">
            <w:r w:rsidRPr="003F10BD">
              <w:t>1</w:t>
            </w:r>
          </w:p>
        </w:tc>
        <w:tc>
          <w:tcPr>
            <w:tcW w:w="2337" w:type="dxa"/>
          </w:tcPr>
          <w:p w14:paraId="2915E925" w14:textId="77777777" w:rsidR="00170FDE" w:rsidRPr="003F10BD" w:rsidRDefault="00170FDE" w:rsidP="00170FDE">
            <w:r w:rsidRPr="003F10BD">
              <w:t>1</w:t>
            </w:r>
          </w:p>
        </w:tc>
        <w:tc>
          <w:tcPr>
            <w:tcW w:w="2338" w:type="dxa"/>
          </w:tcPr>
          <w:p w14:paraId="489DF4A0" w14:textId="77777777" w:rsidR="00170FDE" w:rsidRPr="003F10BD" w:rsidRDefault="00170FDE" w:rsidP="00170FDE">
            <w:r w:rsidRPr="003F10BD">
              <w:t>25</w:t>
            </w:r>
          </w:p>
        </w:tc>
        <w:tc>
          <w:tcPr>
            <w:tcW w:w="2338" w:type="dxa"/>
          </w:tcPr>
          <w:p w14:paraId="6EBE8333" w14:textId="77777777" w:rsidR="00170FDE" w:rsidRPr="003F10BD" w:rsidRDefault="00170FDE" w:rsidP="00170FDE">
            <w:r w:rsidRPr="003F10BD">
              <w:t>25</w:t>
            </w:r>
          </w:p>
        </w:tc>
      </w:tr>
      <w:tr w:rsidR="00170FDE" w14:paraId="0361068A" w14:textId="77777777" w:rsidTr="00170FDE">
        <w:tc>
          <w:tcPr>
            <w:tcW w:w="2337" w:type="dxa"/>
          </w:tcPr>
          <w:p w14:paraId="597D2468" w14:textId="77777777" w:rsidR="00170FDE" w:rsidRPr="003F10BD" w:rsidRDefault="00170FDE" w:rsidP="00170FDE">
            <w:r w:rsidRPr="003F10BD">
              <w:t>1</w:t>
            </w:r>
          </w:p>
        </w:tc>
        <w:tc>
          <w:tcPr>
            <w:tcW w:w="2337" w:type="dxa"/>
          </w:tcPr>
          <w:p w14:paraId="30EA89D7" w14:textId="77777777" w:rsidR="00170FDE" w:rsidRPr="003F10BD" w:rsidRDefault="00170FDE" w:rsidP="00170FDE">
            <w:r w:rsidRPr="003F10BD">
              <w:t>0</w:t>
            </w:r>
          </w:p>
        </w:tc>
        <w:tc>
          <w:tcPr>
            <w:tcW w:w="2338" w:type="dxa"/>
          </w:tcPr>
          <w:p w14:paraId="30B6D1B3" w14:textId="77777777" w:rsidR="00170FDE" w:rsidRPr="003F10BD" w:rsidRDefault="00170FDE" w:rsidP="00170FDE">
            <w:r w:rsidRPr="003F10BD">
              <w:t>12</w:t>
            </w:r>
          </w:p>
        </w:tc>
        <w:tc>
          <w:tcPr>
            <w:tcW w:w="2338" w:type="dxa"/>
          </w:tcPr>
          <w:p w14:paraId="70979CA3" w14:textId="77777777" w:rsidR="00170FDE" w:rsidRPr="003F10BD" w:rsidRDefault="00170FDE" w:rsidP="00170FDE">
            <w:r w:rsidRPr="003F10BD">
              <w:t>0</w:t>
            </w:r>
          </w:p>
        </w:tc>
      </w:tr>
      <w:tr w:rsidR="00170FDE" w14:paraId="009C0C03" w14:textId="77777777" w:rsidTr="00170FDE">
        <w:tc>
          <w:tcPr>
            <w:tcW w:w="2337" w:type="dxa"/>
          </w:tcPr>
          <w:p w14:paraId="3C449035" w14:textId="77777777" w:rsidR="00170FDE" w:rsidRPr="003F10BD" w:rsidRDefault="00170FDE" w:rsidP="00170FDE">
            <w:r w:rsidRPr="003F10BD">
              <w:t>1</w:t>
            </w:r>
          </w:p>
        </w:tc>
        <w:tc>
          <w:tcPr>
            <w:tcW w:w="2337" w:type="dxa"/>
          </w:tcPr>
          <w:p w14:paraId="2D5D2450" w14:textId="77777777" w:rsidR="00170FDE" w:rsidRPr="003F10BD" w:rsidRDefault="00170FDE" w:rsidP="00170FDE">
            <w:r w:rsidRPr="003F10BD">
              <w:t>0</w:t>
            </w:r>
          </w:p>
        </w:tc>
        <w:tc>
          <w:tcPr>
            <w:tcW w:w="2338" w:type="dxa"/>
          </w:tcPr>
          <w:p w14:paraId="6946C97B" w14:textId="77777777" w:rsidR="00170FDE" w:rsidRPr="003F10BD" w:rsidRDefault="00170FDE" w:rsidP="00170FDE">
            <w:r w:rsidRPr="003F10BD">
              <w:t>30</w:t>
            </w:r>
          </w:p>
        </w:tc>
        <w:tc>
          <w:tcPr>
            <w:tcW w:w="2338" w:type="dxa"/>
          </w:tcPr>
          <w:p w14:paraId="5BAC6B45" w14:textId="77777777" w:rsidR="00170FDE" w:rsidRPr="003F10BD" w:rsidRDefault="00170FDE" w:rsidP="00170FDE">
            <w:r w:rsidRPr="003F10BD">
              <w:t>0</w:t>
            </w:r>
          </w:p>
        </w:tc>
      </w:tr>
      <w:tr w:rsidR="00170FDE" w14:paraId="511194B4" w14:textId="77777777" w:rsidTr="00170FDE">
        <w:tc>
          <w:tcPr>
            <w:tcW w:w="2337" w:type="dxa"/>
          </w:tcPr>
          <w:p w14:paraId="7D858FAD" w14:textId="77777777" w:rsidR="00170FDE" w:rsidRPr="003F10BD" w:rsidRDefault="00170FDE" w:rsidP="00170FDE">
            <w:r w:rsidRPr="003F10BD">
              <w:t>1</w:t>
            </w:r>
          </w:p>
        </w:tc>
        <w:tc>
          <w:tcPr>
            <w:tcW w:w="2337" w:type="dxa"/>
          </w:tcPr>
          <w:p w14:paraId="07E5CFB8" w14:textId="77777777" w:rsidR="00170FDE" w:rsidRPr="003F10BD" w:rsidRDefault="00170FDE" w:rsidP="00170FDE">
            <w:r w:rsidRPr="003F10BD">
              <w:t>1</w:t>
            </w:r>
          </w:p>
        </w:tc>
        <w:tc>
          <w:tcPr>
            <w:tcW w:w="2338" w:type="dxa"/>
          </w:tcPr>
          <w:p w14:paraId="165E8C34" w14:textId="77777777" w:rsidR="00170FDE" w:rsidRPr="003F10BD" w:rsidRDefault="00170FDE" w:rsidP="00170FDE">
            <w:r w:rsidRPr="003F10BD">
              <w:t>5</w:t>
            </w:r>
          </w:p>
        </w:tc>
        <w:tc>
          <w:tcPr>
            <w:tcW w:w="2338" w:type="dxa"/>
          </w:tcPr>
          <w:p w14:paraId="44356FDF" w14:textId="77777777" w:rsidR="00170FDE" w:rsidRDefault="00170FDE" w:rsidP="00170FDE">
            <w:r w:rsidRPr="003F10BD">
              <w:t>5</w:t>
            </w:r>
          </w:p>
        </w:tc>
      </w:tr>
    </w:tbl>
    <w:p w14:paraId="2A829D4D" w14:textId="77777777" w:rsidR="00170FDE" w:rsidRDefault="00170FDE" w:rsidP="00170FDE">
      <w:pPr>
        <w:bidi/>
        <w:spacing w:after="0"/>
        <w:jc w:val="both"/>
        <w:rPr>
          <w:rFonts w:ascii="Times New Roman" w:hAnsi="Times New Roman" w:cs="B Nazanin"/>
          <w:sz w:val="24"/>
          <w:szCs w:val="28"/>
          <w:rtl/>
          <w:lang w:bidi="fa-IR"/>
        </w:rPr>
      </w:pPr>
    </w:p>
    <w:p w14:paraId="6FD959A1" w14:textId="77777777"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orkY.tem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00505A59" w14:textId="77777777"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
      </w:r>
      <w:proofErr w:type="spellStart"/>
      <w:r w:rsidR="00073AB1" w:rsidRPr="003A19F2">
        <w:rPr>
          <w:rFonts w:ascii="Times New Roman" w:hAnsi="Times New Roman" w:cs="B Nazanin"/>
          <w:sz w:val="24"/>
          <w:szCs w:val="28"/>
          <w:lang w:bidi="fa-IR"/>
        </w:rPr>
        <w:t>wthr</w:t>
      </w:r>
      <w:proofErr w:type="spellEnd"/>
      <w:r w:rsidR="00073AB1" w:rsidRPr="003A19F2">
        <w:rPr>
          <w:rFonts w:ascii="Times New Roman" w:hAnsi="Times New Roman" w:cs="B Nazanin"/>
          <w:sz w:val="24"/>
          <w:szCs w:val="28"/>
          <w:lang w:bidi="fa-IR"/>
        </w:rPr>
        <w:t xml:space="preserve">)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14:paraId="29535837" w14:textId="77777777" w:rsidTr="00EC3106">
        <w:trPr>
          <w:jc w:val="center"/>
        </w:trPr>
        <w:tc>
          <w:tcPr>
            <w:tcW w:w="0" w:type="auto"/>
            <w:hideMark/>
          </w:tcPr>
          <w:p w14:paraId="25A6A854" w14:textId="77777777"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14:paraId="05946780" w14:textId="77777777"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proofErr w:type="spellStart"/>
            <w:r w:rsidRPr="00170FDE">
              <w:rPr>
                <w:rFonts w:asciiTheme="majorBidi" w:eastAsia="Times New Roman" w:hAnsiTheme="majorBidi" w:cstheme="majorBidi"/>
                <w:b/>
                <w:bCs/>
                <w:color w:val="333333"/>
                <w:spacing w:val="3"/>
                <w:sz w:val="24"/>
                <w:szCs w:val="24"/>
              </w:rPr>
              <w:t>wthr</w:t>
            </w:r>
            <w:proofErr w:type="spellEnd"/>
          </w:p>
        </w:tc>
      </w:tr>
      <w:tr w:rsidR="00170FDE" w:rsidRPr="00170FDE" w14:paraId="51B60AF9" w14:textId="77777777" w:rsidTr="00EC3106">
        <w:trPr>
          <w:jc w:val="center"/>
        </w:trPr>
        <w:tc>
          <w:tcPr>
            <w:tcW w:w="0" w:type="auto"/>
            <w:hideMark/>
          </w:tcPr>
          <w:p w14:paraId="7D6C1117"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14:paraId="35D89AC3"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14:paraId="3AD79408" w14:textId="77777777" w:rsidTr="00EC3106">
        <w:trPr>
          <w:jc w:val="center"/>
        </w:trPr>
        <w:tc>
          <w:tcPr>
            <w:tcW w:w="0" w:type="auto"/>
            <w:hideMark/>
          </w:tcPr>
          <w:p w14:paraId="4FCFCE05"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14:paraId="721F6E4E"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14:paraId="039BEA5E" w14:textId="77777777" w:rsidTr="00EC3106">
        <w:trPr>
          <w:jc w:val="center"/>
        </w:trPr>
        <w:tc>
          <w:tcPr>
            <w:tcW w:w="0" w:type="auto"/>
            <w:hideMark/>
          </w:tcPr>
          <w:p w14:paraId="7B56CDBF"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14:paraId="4C20063B"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14:paraId="6577A5FA" w14:textId="77777777" w:rsidTr="00EC3106">
        <w:trPr>
          <w:jc w:val="center"/>
        </w:trPr>
        <w:tc>
          <w:tcPr>
            <w:tcW w:w="0" w:type="auto"/>
            <w:hideMark/>
          </w:tcPr>
          <w:p w14:paraId="0F7ABEF7"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14:paraId="72FCC0A6" w14:textId="77777777"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14:paraId="3A274375" w14:textId="77777777"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14:paraId="19AA5751" w14:textId="77777777" w:rsidTr="0089001B">
        <w:tc>
          <w:tcPr>
            <w:tcW w:w="1558" w:type="dxa"/>
          </w:tcPr>
          <w:p w14:paraId="0F53BEF7" w14:textId="77777777"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14:paraId="1AD1CCF2" w14:textId="77777777" w:rsidR="0089001B" w:rsidRPr="00EC3106" w:rsidRDefault="0089001B" w:rsidP="0089001B">
            <w:pPr>
              <w:rPr>
                <w:rFonts w:asciiTheme="majorBidi" w:hAnsiTheme="majorBidi" w:cstheme="majorBidi"/>
              </w:rPr>
            </w:pPr>
            <w:proofErr w:type="spellStart"/>
            <w:r w:rsidRPr="00EC3106">
              <w:rPr>
                <w:rFonts w:asciiTheme="majorBidi" w:hAnsiTheme="majorBidi" w:cstheme="majorBidi"/>
              </w:rPr>
              <w:t>workY</w:t>
            </w:r>
            <w:proofErr w:type="spellEnd"/>
          </w:p>
        </w:tc>
        <w:tc>
          <w:tcPr>
            <w:tcW w:w="1558" w:type="dxa"/>
          </w:tcPr>
          <w:p w14:paraId="7DB010C4" w14:textId="77777777"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14:paraId="66801986" w14:textId="77777777"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14:paraId="5B60204A" w14:textId="77777777"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14:paraId="11C3A555" w14:textId="77777777"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14:paraId="05D95B96" w14:textId="77777777" w:rsidTr="0089001B">
        <w:tc>
          <w:tcPr>
            <w:tcW w:w="1558" w:type="dxa"/>
          </w:tcPr>
          <w:p w14:paraId="36E48310"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7784BEF9"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3A9F3F35"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A48ABB3"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14:paraId="20EFA488"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2487B938"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14:paraId="3ECA0939" w14:textId="77777777" w:rsidTr="0089001B">
        <w:tc>
          <w:tcPr>
            <w:tcW w:w="1558" w:type="dxa"/>
          </w:tcPr>
          <w:p w14:paraId="7E9B2C7B"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22066438"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6A3F83CB"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21AFFF94"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77EC9BC4"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B20A796"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14:paraId="5554FC86" w14:textId="77777777" w:rsidTr="0089001B">
        <w:tc>
          <w:tcPr>
            <w:tcW w:w="1558" w:type="dxa"/>
          </w:tcPr>
          <w:p w14:paraId="67D0A07A"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49A9612E"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201FB08"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210802CD"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B604259"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46DE32F0"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14:paraId="13197072" w14:textId="77777777" w:rsidTr="0089001B">
        <w:tc>
          <w:tcPr>
            <w:tcW w:w="1558" w:type="dxa"/>
          </w:tcPr>
          <w:p w14:paraId="38688AA1"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1D9B1630"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14:paraId="61AEDECA"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14:paraId="0CA5E3CC"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14:paraId="5320B89D" w14:textId="77777777"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14:paraId="29573F05" w14:textId="77777777"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14:paraId="51FB7FC8" w14:textId="77777777" w:rsidR="00073AB1" w:rsidRPr="003A19F2" w:rsidRDefault="00073AB1" w:rsidP="00686C2F">
      <w:pPr>
        <w:bidi/>
        <w:spacing w:after="0"/>
        <w:jc w:val="both"/>
        <w:rPr>
          <w:rFonts w:ascii="Times New Roman" w:hAnsi="Times New Roman" w:cs="B Nazanin"/>
          <w:sz w:val="24"/>
          <w:szCs w:val="28"/>
          <w:rtl/>
          <w:lang w:bidi="fa-IR"/>
        </w:rPr>
      </w:pPr>
    </w:p>
    <w:p w14:paraId="3862089A" w14:textId="77777777"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3F0D9D5"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9E18AB5" w14:textId="77777777"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14:paraId="0C9322CA" w14:textId="77777777"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14:paraId="03AA5B7B" w14:textId="77777777"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14:paraId="1166317F" w14:textId="77777777"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98424B9"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819909"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D8C138"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97937BF"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14:paraId="0A5C48EC" w14:textId="77777777"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14:paraId="28FF2E9D"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8858B9D"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49BB8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AC44C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D716C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91A8A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14:paraId="1C0C6404"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0ABF5C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SPRING</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FFF13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5875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B730C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D770BB"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14:paraId="50687840"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65BC21"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SUMMER</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EF0D3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D9C40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4309D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DDD60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14:paraId="5BC69AD7"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DA017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seasonFALL</w:t>
            </w:r>
            <w:proofErr w:type="spellEnd"/>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76563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D67A1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166C5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482BD7"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14:paraId="096822B9"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2F0BBC"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holidayHOLIDA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E21F2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D154A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A9B428"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1376C"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14:paraId="06E97DAF"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B08C9AD"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orkingdayWORKING</w:t>
            </w:r>
            <w:proofErr w:type="spellEnd"/>
            <w:r w:rsidRPr="00EC3106">
              <w:rPr>
                <w:rFonts w:ascii="Helvetica" w:eastAsia="Times New Roman" w:hAnsi="Helvetica" w:cs="Helvetica"/>
                <w:color w:val="333333"/>
                <w:spacing w:val="3"/>
                <w:sz w:val="24"/>
                <w:szCs w:val="24"/>
              </w:rPr>
              <w:t xml:space="preserve">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DF413"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CF94B0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C11CE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7D671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14:paraId="0C17E54A"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687544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eathersitMISTY</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8057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B7C8B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9B8CF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7C997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14:paraId="03973483"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BC3FBD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eathersitRAIN</w:t>
            </w:r>
            <w:proofErr w:type="spellEnd"/>
            <w:r w:rsidRPr="00EC3106">
              <w:rPr>
                <w:rFonts w:ascii="Helvetica" w:eastAsia="Times New Roman" w:hAnsi="Helvetica" w:cs="Helvetica"/>
                <w:color w:val="333333"/>
                <w:spacing w:val="3"/>
                <w:sz w:val="24"/>
                <w:szCs w:val="24"/>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A0095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E924F74"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DFEE5B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BE74E4"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14:paraId="68F34488"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6256F"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E96F4BA"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3788D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8A8BE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2531C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14:paraId="0A3492CA"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8F9E2"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74332"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B99A4CF"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549CA1"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0970AE"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14:paraId="4CE94777" w14:textId="77777777"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F00D80"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2B13B"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295F41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C1A6B0"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249EB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14:paraId="462A0C4D" w14:textId="77777777"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678589"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7AA26D"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B5F847"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029CF9"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44CECEC"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14:paraId="3C58377B" w14:textId="77777777"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26B578" w14:textId="77777777" w:rsidR="00EC3106" w:rsidRPr="00EC3106" w:rsidRDefault="00EC3106" w:rsidP="00EC3106">
            <w:pPr>
              <w:spacing w:after="0" w:line="240" w:lineRule="auto"/>
              <w:rPr>
                <w:rFonts w:ascii="Helvetica" w:eastAsia="Times New Roman" w:hAnsi="Helvetica" w:cs="Helvetica"/>
                <w:color w:val="333333"/>
                <w:spacing w:val="3"/>
                <w:sz w:val="24"/>
                <w:szCs w:val="24"/>
              </w:rPr>
            </w:pPr>
            <w:proofErr w:type="spellStart"/>
            <w:r w:rsidRPr="00EC3106">
              <w:rPr>
                <w:rFonts w:ascii="Helvetica" w:eastAsia="Times New Roman" w:hAnsi="Helvetica" w:cs="Helvetica"/>
                <w:color w:val="333333"/>
                <w:spacing w:val="3"/>
                <w:sz w:val="24"/>
                <w:szCs w:val="24"/>
              </w:rPr>
              <w:t>workingdayWORKING</w:t>
            </w:r>
            <w:proofErr w:type="spellEnd"/>
            <w:r w:rsidRPr="00EC3106">
              <w:rPr>
                <w:rFonts w:ascii="Helvetica" w:eastAsia="Times New Roman" w:hAnsi="Helvetica" w:cs="Helvetica"/>
                <w:color w:val="333333"/>
                <w:spacing w:val="3"/>
                <w:sz w:val="24"/>
                <w:szCs w:val="24"/>
              </w:rPr>
              <w:t xml:space="preserve"> </w:t>
            </w:r>
            <w:proofErr w:type="spellStart"/>
            <w:proofErr w:type="gramStart"/>
            <w:r w:rsidRPr="00EC3106">
              <w:rPr>
                <w:rFonts w:ascii="Helvetica" w:eastAsia="Times New Roman" w:hAnsi="Helvetica" w:cs="Helvetica"/>
                <w:color w:val="333333"/>
                <w:spacing w:val="3"/>
                <w:sz w:val="24"/>
                <w:szCs w:val="24"/>
              </w:rPr>
              <w:t>DAY:temp</w:t>
            </w:r>
            <w:proofErr w:type="spellEnd"/>
            <w:proofErr w:type="gramEnd"/>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60CB215"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018A24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163EAE"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C6F7E96" w14:textId="77777777"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14:paraId="1F552E3F" w14:textId="77777777" w:rsidR="00073AB1" w:rsidRPr="003A19F2" w:rsidRDefault="00073AB1" w:rsidP="00686C2F">
      <w:pPr>
        <w:bidi/>
        <w:spacing w:after="0"/>
        <w:jc w:val="both"/>
        <w:rPr>
          <w:rFonts w:ascii="Times New Roman" w:hAnsi="Times New Roman" w:cs="B Nazanin"/>
          <w:sz w:val="24"/>
          <w:szCs w:val="28"/>
          <w:rtl/>
          <w:lang w:bidi="fa-IR"/>
        </w:rPr>
      </w:pPr>
    </w:p>
    <w:p w14:paraId="21DBE215" w14:textId="77777777"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proofErr w:type="spellStart"/>
      <w:r w:rsidR="00622E9F" w:rsidRPr="00622E9F">
        <w:rPr>
          <w:rFonts w:ascii="Times New Roman" w:hAnsi="Times New Roman" w:cs="B Nazanin"/>
          <w:sz w:val="24"/>
          <w:szCs w:val="28"/>
          <w:lang w:bidi="fa-IR"/>
        </w:rPr>
        <w:t>workingdayWORKING</w:t>
      </w:r>
      <w:proofErr w:type="spellEnd"/>
      <w:r w:rsidR="00622E9F" w:rsidRPr="00622E9F">
        <w:rPr>
          <w:rFonts w:ascii="Times New Roman" w:hAnsi="Times New Roman" w:cs="B Nazanin"/>
          <w:sz w:val="24"/>
          <w:szCs w:val="28"/>
          <w:lang w:bidi="fa-IR"/>
        </w:rPr>
        <w:t xml:space="preserve"> </w:t>
      </w:r>
      <w:proofErr w:type="spellStart"/>
      <w:r w:rsidR="00622E9F" w:rsidRPr="00622E9F">
        <w:rPr>
          <w:rFonts w:ascii="Times New Roman" w:hAnsi="Times New Roman" w:cs="B Nazanin"/>
          <w:sz w:val="24"/>
          <w:szCs w:val="28"/>
          <w:lang w:bidi="fa-IR"/>
        </w:rPr>
        <w:t>DAY:temp</w:t>
      </w:r>
      <w:proofErr w:type="spellEnd"/>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workingday</w:t>
      </w:r>
      <w:proofErr w:type="spellEnd"/>
      <w:r w:rsidRPr="003A19F2">
        <w:rPr>
          <w:rFonts w:ascii="Times New Roman" w:hAnsi="Times New Roman" w:cs="B Nazanin"/>
          <w:sz w:val="24"/>
          <w:szCs w:val="28"/>
          <w:lang w:bidi="fa-IR"/>
        </w:rPr>
        <w:t xml:space="preserve"> WORKING </w:t>
      </w:r>
      <w:proofErr w:type="spellStart"/>
      <w:r w:rsidRPr="003A19F2">
        <w:rPr>
          <w:rFonts w:ascii="Times New Roman" w:hAnsi="Times New Roman" w:cs="B Nazanin"/>
          <w:sz w:val="24"/>
          <w:szCs w:val="28"/>
          <w:lang w:bidi="fa-IR"/>
        </w:rPr>
        <w:t>DAY:tem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0B7D0624" w14:textId="77777777"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66143A1"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77777777"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14:paraId="1683A6A2" w14:textId="77777777"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14:paraId="539C549D" w14:textId="77777777"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14:paraId="2F66FAFB" w14:textId="77777777"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14:paraId="1CB730E6" w14:textId="77777777"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14:paraId="3ADBA67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14:paraId="178F1FCB" w14:textId="77777777"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14:paraId="68C3776D" w14:textId="77777777"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14:paraId="2DC971C8"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7777777"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14:paraId="4D125819"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14:paraId="53CA83A8" w14:textId="77777777"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14:paraId="1B29B64D"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14:paraId="2A435B86" w14:textId="77777777"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14:paraId="751AFC51" w14:textId="77777777"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14:paraId="274EAB0F" w14:textId="77777777"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052D34" w14:textId="77777777"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77777777"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14:paraId="74FD2928" w14:textId="77777777"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14:paraId="2F20C70A" w14:textId="77777777"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14:paraId="7BB28A72" w14:textId="77777777"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808681"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B4BB5C"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884909E"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0ACA8DB"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D6C0E2" w14:textId="77777777"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14:paraId="658FCC4C"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762A48"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F40D12A"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4A51D4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60677C"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6ED93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14:paraId="3F3805B8"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D7E1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B033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B6F3B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B005F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E2FE0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14:paraId="0D788DFD"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404001"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E4503D"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BE700E2"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19DE4D"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72281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14:paraId="400F1067" w14:textId="77777777"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BED03"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F07E94"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34E296"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E560C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BE3BF5"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14:paraId="6B04A2A8" w14:textId="77777777"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F51690"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16F4F4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237A2"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55D0297"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393DCC"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14:paraId="4E599134" w14:textId="77777777"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BE1086F"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30D5879"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208051A"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8B8AD0E"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D3E089" w14:textId="77777777"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14:paraId="5D2462E3" w14:textId="77777777" w:rsidR="007160BC" w:rsidRPr="003A19F2" w:rsidRDefault="007160BC" w:rsidP="007160BC">
      <w:pPr>
        <w:bidi/>
        <w:spacing w:after="0"/>
        <w:jc w:val="both"/>
        <w:rPr>
          <w:rFonts w:ascii="Times New Roman" w:hAnsi="Times New Roman" w:cs="B Nazanin"/>
          <w:sz w:val="24"/>
          <w:szCs w:val="28"/>
          <w:rtl/>
          <w:lang w:bidi="fa-IR"/>
        </w:rPr>
      </w:pPr>
    </w:p>
    <w:p w14:paraId="57F286FD" w14:textId="77777777"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14:paraId="0E3180AA"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77777777"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14:paraId="529DECDD" w14:textId="77777777"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14:paraId="28A94623"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0F94CCB4" w14:textId="77777777"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A7DD6E0" w14:textId="77777777"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14:paraId="4F13EFF1"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0F482BD"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482DDB"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14:paraId="50C6C382"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E8DD7F"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862F05"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14:paraId="3D5568E0" w14:textId="77777777"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473341"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864D6E"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14:paraId="391BF42B" w14:textId="77777777"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A53324"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A7B6C8"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14:paraId="15E48005" w14:textId="77777777"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072E37A" w14:textId="77777777"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28D683B" w14:textId="77777777"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14:paraId="7A1003EC" w14:textId="77777777"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3737935" w14:textId="77777777"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7777777"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14:paraId="158E2115" w14:textId="77777777"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897DFD9" w14:textId="77777777"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14:paraId="45734AAB" w14:textId="77777777"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14:paraId="73045CDB" w14:textId="77777777"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14:paraId="096B3C7E" w14:textId="77777777"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1FC55DB" w14:textId="77777777"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876B994" w14:textId="77777777"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14:paraId="7DBA48E4" w14:textId="77777777"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14:paraId="6E8B42D8" w14:textId="77777777"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F904796" w14:textId="77777777"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14:paraId="0D172DB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4D41B8C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D5B327D" w14:textId="77777777"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14:paraId="5EACD115" w14:textId="77777777"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proofErr w:type="spellStart"/>
      <w:r w:rsidR="00DC0E67" w:rsidRPr="00DC0E67">
        <w:rPr>
          <w:rFonts w:ascii="Times New Roman" w:hAnsi="Times New Roman" w:cs="B Nazanin"/>
          <w:sz w:val="24"/>
          <w:szCs w:val="28"/>
          <w:lang w:bidi="fa-IR"/>
        </w:rPr>
        <w:t>pyGAM</w:t>
      </w:r>
      <w:proofErr w:type="spellEnd"/>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26DDED38" w14:textId="77777777"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14:paraId="2AE247F9" w14:textId="77777777"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14:paraId="45EFF200"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123BBF9" w14:textId="77777777"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14:paraId="72EF0E5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14:paraId="58069D29"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14:paraId="10C8218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68BA5C7A"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14:paraId="507AB5D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0EA00807" w14:textId="77777777"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14:paraId="2C60AA1E" w14:textId="77777777"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136B15DF"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14:paraId="0E32BEBE"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14:paraId="4BCC3160" w14:textId="77777777"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38F0C1C"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1D07F03"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46A58535"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6F42A67"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700B9DB0" w14:textId="77777777"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14:paraId="08AD54D7" w14:textId="77777777"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7C9C5ECB"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14:paraId="15ED95C6"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14:paraId="56978281" w14:textId="77777777"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D7663D6" w14:textId="77777777"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14:paraId="11E0BB7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584C34E"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14:paraId="014589F1" w14:textId="77777777"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14:paraId="63C986BD" w14:textId="77777777"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14:paraId="4542F699" w14:textId="77777777"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14:paraId="34FB2D24"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22FF8496" w14:textId="77777777"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14:paraId="3F8E4569" w14:textId="77777777"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14:paraId="50099B98" w14:textId="77777777"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14:paraId="1BA2F6E1" w14:textId="77777777"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14:paraId="55E5D55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D36BFB3"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A403E6">
        <w:rPr>
          <w:rFonts w:ascii="Times New Roman" w:hAnsi="Times New Roman" w:cs="B Nazanin"/>
          <w:sz w:val="24"/>
          <w:szCs w:val="28"/>
          <w:rtl/>
          <w:lang w:bidi="fa-IR"/>
        </w:rPr>
        <w:instrText>8298"&gt;17&lt;/</w:instrText>
      </w:r>
      <w:r w:rsidR="00A403E6">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Hastie, 2009)</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68652658"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77777777"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510DDF3F"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C3A61A9" w14:textId="77777777" w:rsidR="00FD3EF7" w:rsidRPr="00FD3EF7"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77777777"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14:paraId="3FEDECD4" w14:textId="77777777"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5A3662C" w14:textId="77777777"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14:paraId="089361B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9180751" w14:textId="77777777"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9DD687F" w14:textId="77777777"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14:paraId="4DFEA13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3C7B5CA0" w14:textId="77777777"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14:paraId="639D2EF4" w14:textId="77777777"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201F35C3"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85E3BA0" w14:textId="77777777" w:rsidR="004C05D8" w:rsidRPr="004C05D8"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14:paraId="02225567"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A32EF96" w14:textId="77777777"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14:paraId="0F1E3CEB"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613AB50" w14:textId="77777777"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BD89F18"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14:paraId="105C169E"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DC5609" w14:textId="77777777"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ADD584F"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14:paraId="450D1E0C" w14:textId="77777777"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14:paraId="23469E09"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729736B" w14:textId="77777777"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C3DB9E5"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71160DB" w14:textId="77777777"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BD8327" w14:textId="77777777"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15D67F3" w14:textId="77777777"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14:paraId="5769CDFC" w14:textId="77777777"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11102E4B" w14:textId="77777777"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4CC9C62" w14:textId="77777777"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8982ABA" w14:textId="77777777"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0ABF437" w14:textId="77777777"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14:paraId="0FC4C93C" w14:textId="77777777"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part</w:t>
      </w:r>
      <w:proofErr w:type="spellEnd"/>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odel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B68C1F7" w14:textId="77777777"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14:paraId="4CE5D8ED" w14:textId="77777777"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14:paraId="28BFDEC8" w14:textId="77777777"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14:paraId="63D25A99"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14:paraId="17EA856A"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14:paraId="1B0CE137" w14:textId="77777777"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5828CD2D" w14:textId="77777777"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30541B27" w14:textId="77777777"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25A27EE9" w14:textId="77777777"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14:paraId="65EB7F04" w14:textId="77777777"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674BC82" w14:textId="77777777"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14:paraId="17708AF7" w14:textId="77777777"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38FE0FF" w14:textId="77777777"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14:paraId="51B78A7A" w14:textId="77777777"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14:paraId="09483D1F" w14:textId="77777777"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14:paraId="335D76B9" w14:textId="77777777"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14:paraId="23A07458" w14:textId="77777777"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14:paraId="5D9C2557" w14:textId="77777777"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14:paraId="4A515E7C" w14:textId="77777777"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EA299C2" w14:textId="77777777"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14:paraId="2EF171BB" w14:textId="77777777"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FA4ECFE" w14:textId="77777777"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14:paraId="7524D936" w14:textId="77777777"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proofErr w:type="spellStart"/>
      <w:r w:rsidR="00E66F12" w:rsidRPr="006D78FF">
        <w:rPr>
          <w:rFonts w:ascii="Times New Roman" w:hAnsi="Times New Roman" w:cs="B Nazanin"/>
          <w:b/>
          <w:bCs/>
          <w:sz w:val="24"/>
          <w:szCs w:val="28"/>
          <w:lang w:bidi="fa-IR"/>
        </w:rPr>
        <w:t>OneR</w:t>
      </w:r>
      <w:proofErr w:type="spellEnd"/>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proofErr w:type="spellStart"/>
      <w:r w:rsidR="00E66F12" w:rsidRPr="003A19F2">
        <w:rPr>
          <w:rFonts w:ascii="Times New Roman" w:hAnsi="Times New Roman" w:cs="B Nazanin"/>
          <w:sz w:val="24"/>
          <w:szCs w:val="28"/>
          <w:lang w:bidi="fa-IR"/>
        </w:rPr>
        <w:t>OneR</w:t>
      </w:r>
      <w:proofErr w:type="spellEnd"/>
      <w:r w:rsidR="00E66F12" w:rsidRPr="003A19F2">
        <w:rPr>
          <w:rFonts w:ascii="Times New Roman" w:hAnsi="Times New Roman" w:cs="B Nazanin"/>
          <w:sz w:val="24"/>
          <w:szCs w:val="28"/>
          <w:lang w:bidi="fa-IR"/>
        </w:rPr>
        <w:t xml:space="preserve">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1ADE015" w14:textId="77777777"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67A5C06" w14:textId="77777777"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3F291637" w14:textId="77777777"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14:paraId="26461320" w14:textId="77777777"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w:t>
      </w:r>
      <w:proofErr w:type="spellStart"/>
      <w:r w:rsidRPr="003A19F2">
        <w:rPr>
          <w:rFonts w:ascii="Times New Roman" w:hAnsi="Times New Roman" w:cs="B Nazanin"/>
          <w:szCs w:val="28"/>
          <w:lang w:bidi="fa-IR"/>
        </w:rPr>
        <w:t>OneR</w:t>
      </w:r>
      <w:proofErr w:type="spellEnd"/>
      <w:r w:rsidRPr="003A19F2">
        <w:rPr>
          <w:rFonts w:ascii="Times New Roman" w:hAnsi="Times New Roman" w:cs="B Nazanin"/>
          <w:szCs w:val="28"/>
          <w:lang w:bidi="fa-IR"/>
        </w:rPr>
        <w:t>)</w:t>
      </w:r>
      <w:bookmarkEnd w:id="56"/>
    </w:p>
    <w:p w14:paraId="69586F9D"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lte (1993)</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0BED4B2" w14:textId="77777777"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FeatureRule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3F27167"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F553DC" w14:textId="77777777"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3C9F034A" w14:textId="77777777"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14:paraId="3B4E0061" w14:textId="77777777"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14:paraId="3A71628E" w14:textId="77777777"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14:paraId="2ADEA8D8" w14:textId="77777777"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14:paraId="3B003658" w14:textId="77777777"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12319993" w14:textId="77777777" w:rsidR="00E66F12" w:rsidRPr="003A19F2" w:rsidRDefault="00E66F12" w:rsidP="00A118B2">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14:paraId="13DD5A72" w14:textId="77777777"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14:paraId="2DE38A2D" w14:textId="77777777"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14:paraId="03A97B00" w14:textId="77777777"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38B41F"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62BF95"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5CAB6C"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28FE1E" w14:textId="77777777"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14:paraId="4CE20BC1"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E0680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036A6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68C9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1BA6F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46DB529C"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6E9CED8"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B1053E"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22EE04"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120F2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2A05CE93"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FCFA8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24987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F9CB4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F7FF3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14:paraId="50071569"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D293BA"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7A1480"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E71226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40BFB2"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3EA3BBD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CD3FD3"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1663F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593D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6052685"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02727CB8"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6A2D4E"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58C906"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24D42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EBC85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211050B8"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2745A7"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A81B5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2CE8B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E96D3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14:paraId="03EA99C4" w14:textId="77777777"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9F565FC"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561E6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0DA5068"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24B7594"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14:paraId="31A21A14" w14:textId="77777777"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19B65D"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75F689"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7FBD0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4D9BF"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14:paraId="117711D2" w14:textId="77777777"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2CF32C1"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1DAE683"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5CA059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245F93B" w14:textId="77777777"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14:paraId="1FF36069" w14:textId="77777777" w:rsidR="00E66F12" w:rsidRPr="003A19F2" w:rsidRDefault="00E66F12" w:rsidP="00686C2F">
      <w:pPr>
        <w:bidi/>
        <w:spacing w:after="0"/>
        <w:jc w:val="both"/>
        <w:rPr>
          <w:rFonts w:ascii="Times New Roman" w:hAnsi="Times New Roman" w:cs="B Nazanin"/>
          <w:sz w:val="24"/>
          <w:szCs w:val="28"/>
          <w:rtl/>
          <w:lang w:bidi="fa-IR"/>
        </w:rPr>
      </w:pPr>
    </w:p>
    <w:p w14:paraId="56C65BAF" w14:textId="77777777" w:rsidR="00E66F12" w:rsidRPr="003A19F2" w:rsidRDefault="00E66F12" w:rsidP="00E66D7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14:paraId="5ACE8324" w14:textId="77777777"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2B8239D" w14:textId="77777777"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3D3B0C1C"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1D4C725A"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14:paraId="18CBBAEB" w14:textId="77777777"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14:paraId="4840DA0A" w14:textId="77777777"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89D7A4"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228712"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A484E0"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8A35DA"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14:paraId="3887AF82" w14:textId="77777777"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AF99668"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40C1FBF" w14:textId="77777777"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2AC7E9"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4443A92" w14:textId="77777777"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14:paraId="4864D81B" w14:textId="77777777"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14:paraId="4CAB9DAC"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FC36164" w14:textId="77777777"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57C3482"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8F750BE"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72E169FA" w14:textId="77777777"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14:paraId="304E6605"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CCA114"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B4C750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334611"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13EBEA"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14:paraId="3B62CB1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AACAAF4"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272403"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19D6AF8"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1D8AC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14:paraId="2BF716A0"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60B6B"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C0EE72"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4887ECD"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75742F" w14:textId="77777777"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14:paraId="412BD303" w14:textId="77777777"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14:paraId="4398635D" w14:textId="77777777"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94B0097" w14:textId="77777777"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5D628D46"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28D2B044"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14:paraId="35C0E184" w14:textId="77777777"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14:paraId="1060BC3C" w14:textId="77777777"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28BB87"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DAF1497"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B5C9F0"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10B0E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14:paraId="7B81E9D7" w14:textId="77777777"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A220390"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FAD3D"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6D5D5A6"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722F01"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14:paraId="66524832" w14:textId="77777777"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1F4CAF3"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71AB134"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60D0B6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3D7C583F" w14:textId="77777777"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14:paraId="7DA881CC" w14:textId="77777777" w:rsidR="00CA726B" w:rsidRPr="003A19F2" w:rsidRDefault="00CA726B" w:rsidP="00686C2F">
      <w:pPr>
        <w:bidi/>
        <w:spacing w:after="0"/>
        <w:jc w:val="both"/>
        <w:rPr>
          <w:rFonts w:ascii="Times New Roman" w:hAnsi="Times New Roman" w:cs="B Nazanin"/>
          <w:sz w:val="24"/>
          <w:szCs w:val="28"/>
          <w:rtl/>
          <w:lang w:bidi="fa-IR"/>
        </w:rPr>
      </w:pPr>
    </w:p>
    <w:p w14:paraId="448874EE" w14:textId="77777777"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1FAB82F" w14:textId="77777777"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77777777" w:rsidR="00E66F12" w:rsidRPr="003A19F2" w:rsidRDefault="00E66F12" w:rsidP="009B0FB3">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3D010ACA" w14:textId="77777777"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proofErr w:type="spellStart"/>
      <w:r w:rsidR="00E66F12" w:rsidRPr="003A19F2">
        <w:rPr>
          <w:rFonts w:ascii="Times New Roman" w:hAnsi="Times New Roman" w:cs="B Nazanin"/>
          <w:sz w:val="24"/>
          <w:szCs w:val="28"/>
          <w:lang w:bidi="fa-IR"/>
        </w:rPr>
        <w:t>OneR</w:t>
      </w:r>
      <w:proofErr w:type="spellEnd"/>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14:paraId="6C07B875" w14:textId="77777777"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14:paraId="7F3C3F82" w14:textId="77777777"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14:paraId="7A0B9D2D" w14:textId="77777777"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5D6AB8" w14:textId="77777777"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D3DE80" w14:textId="77777777"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14:paraId="2B0FBCBD"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99CEE5"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9A2F14B"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68E1B2BD"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5C8671E"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428B62D"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0AC4E137" w14:textId="77777777"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92E70F"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B70197"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171A4BD5" w14:textId="77777777"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E00A8E9"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5CD9BF"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14:paraId="1F120C3F" w14:textId="77777777"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6DBDCE1"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BB58DEA" w14:textId="77777777"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14:paraId="126C963F" w14:textId="77777777"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14:paraId="7933D1AC" w14:textId="77777777"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ACC9BB1" w14:textId="77777777"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467DC6F8"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14:paraId="6246E0B3"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14:paraId="54270D3D" w14:textId="77777777"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14:paraId="236E0B1B"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3FF9EA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0757D1A"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D168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66608D7"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14:paraId="05AFEB9F"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FACCCF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402ED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051EBC3"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1CE62C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14:paraId="3F9E2393" w14:textId="77777777"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EEF440"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21D0BA7"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54B55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BCF8B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14:paraId="4B704F82" w14:textId="77777777"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0C7A6EE"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65BBAD8"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81BEE20"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8B0CA1"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14:paraId="787FC848" w14:textId="77777777"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EA711F5"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w:t>
            </w:r>
            <w:proofErr w:type="gramStart"/>
            <w:r w:rsidRPr="00F4344E">
              <w:rPr>
                <w:rFonts w:ascii="Times New Roman" w:hAnsi="Times New Roman" w:cs="B Nazanin"/>
                <w:sz w:val="24"/>
                <w:szCs w:val="28"/>
                <w:lang w:bidi="fa-IR"/>
              </w:rPr>
              <w:t>=(</w:t>
            </w:r>
            <w:proofErr w:type="gramEnd"/>
            <w:r w:rsidRPr="00F4344E">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A68B4C6"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DEC08C9"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31A06B2" w14:textId="77777777"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14:paraId="59336864" w14:textId="77777777"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2438B672" w14:textId="77777777" w:rsidR="00E66F12" w:rsidRDefault="00E66F12" w:rsidP="009120D9">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14:paraId="54E06C23"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BBFF65" w14:textId="77777777" w:rsidR="00B96721" w:rsidRPr="00B96721" w:rsidRDefault="00B96721" w:rsidP="00B96721">
            <w:pPr>
              <w:bidi/>
              <w:spacing w:after="0"/>
              <w:jc w:val="both"/>
              <w:rPr>
                <w:rFonts w:ascii="Times New Roman" w:hAnsi="Times New Roman" w:cs="B Nazanin"/>
                <w:b/>
                <w:bCs/>
                <w:sz w:val="24"/>
                <w:szCs w:val="28"/>
                <w:lang w:bidi="fa-IR"/>
              </w:rPr>
            </w:pPr>
            <w:proofErr w:type="spellStart"/>
            <w:r w:rsidRPr="00B96721">
              <w:rPr>
                <w:rFonts w:ascii="Times New Roman" w:hAnsi="Times New Roman" w:cs="B Nazanin"/>
                <w:b/>
                <w:bCs/>
                <w:sz w:val="24"/>
                <w:szCs w:val="28"/>
                <w:lang w:bidi="fa-IR"/>
              </w:rPr>
              <w:t>mnth</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418035" w14:textId="77777777"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14:paraId="6C779C7D"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A150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94A481"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5CF4E1B4"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BB4705"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A05BF8"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7956F558"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983A177"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D6325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14:paraId="3BF31243"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0F2FD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AA791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14:paraId="52E0EDF1"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1057B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01532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6881F610"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A15156A"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5E33556"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14:paraId="75A1145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CC9AB23"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B74A1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4A3297C5"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F952C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D3A375"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0F3C6610"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F5395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A63B44"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395FBE99" w14:textId="77777777"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B243CCC"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3D0E70"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14:paraId="339FAEA9" w14:textId="77777777"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91FBA3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389B04"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14:paraId="6FCD89F0" w14:textId="77777777"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FFC6ACE"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19A1968" w14:textId="77777777"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14:paraId="3B31B041" w14:textId="77777777"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14:paraId="7C436F06"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14:paraId="420728F9" w14:textId="77777777"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14:paraId="27BBB299" w14:textId="77777777"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66BF5EC3" w14:textId="77777777"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6A34E1B" w14:textId="77777777"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1F857E5" w14:textId="77777777"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w:t>
      </w:r>
      <w:proofErr w:type="spellStart"/>
      <w:r w:rsidRPr="00B541FF">
        <w:rPr>
          <w:rFonts w:ascii="Times New Roman" w:hAnsi="Times New Roman" w:cs="B Nazanin"/>
          <w:sz w:val="24"/>
          <w:szCs w:val="28"/>
          <w:lang w:bidi="fa-IR"/>
        </w:rPr>
        <w:t>rlist</w:t>
      </w:r>
      <w:proofErr w:type="spellEnd"/>
      <w:r w:rsidRPr="00B541FF">
        <w:rPr>
          <w:rFonts w:ascii="Times New Roman" w:hAnsi="Times New Roman" w:cs="B Nazanin"/>
          <w:sz w:val="24"/>
          <w:szCs w:val="28"/>
          <w:lang w:bidi="fa-IR"/>
        </w:rPr>
        <w:t xml:space="preserve">)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14:paraId="3F50D039" w14:textId="77777777"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14:paraId="1A50E0FE" w14:textId="77777777"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14:paraId="2BD43249"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w:t>
      </w:r>
      <w:proofErr w:type="spellStart"/>
      <w:r w:rsidRPr="00490A74">
        <w:rPr>
          <w:rFonts w:ascii="Times New Roman" w:hAnsi="Times New Roman" w:cs="B Nazanin"/>
          <w:sz w:val="24"/>
          <w:szCs w:val="28"/>
          <w:lang w:bidi="fa-IR"/>
        </w:rPr>
        <w:t>rlist</w:t>
      </w:r>
      <w:proofErr w:type="spellEnd"/>
      <w:r w:rsidRPr="00490A74">
        <w:rPr>
          <w:rFonts w:ascii="Times New Roman" w:hAnsi="Times New Roman" w:cs="B Nazanin"/>
          <w:sz w:val="24"/>
          <w:szCs w:val="28"/>
          <w:lang w:bidi="fa-IR"/>
        </w:rPr>
        <w:t xml:space="preserve">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14:paraId="0699F556"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14:paraId="5B659D69" w14:textId="77777777"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14:paraId="6454B5AF" w14:textId="77777777"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14:paraId="20CAF409" w14:textId="77777777"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77777777"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91023F6" w14:textId="77777777"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14:paraId="6B40673C" w14:textId="77777777"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0C564F5" w14:textId="77777777"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FBEBDBB" w14:textId="77777777"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14:paraId="638187A6" w14:textId="77777777"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14:paraId="7B3DC78A" w14:textId="77777777"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14:paraId="0C1CE9FA" w14:textId="77777777"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C48E493" w14:textId="77777777"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77777777"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77777777"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14:paraId="49D9A1AB"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Cohen (199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D1C0C8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14:paraId="7819E7C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4DE3289"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14:paraId="2B4578E1" w14:textId="77777777"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14:paraId="2C21EDB2" w14:textId="77777777"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B11AD" w14:textId="77777777"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14:paraId="57B4BACF"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CA882F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GOOD) and (temp &lt;= 24) and (days_since_2011 &gt;= 13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4548,5956]</w:t>
            </w:r>
          </w:p>
        </w:tc>
      </w:tr>
      <w:tr w:rsidR="00DC5691" w:rsidRPr="00DC5691" w14:paraId="0CD4C3DE"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B6F6DD1"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temp &lt;= 13) and (days_since_2011 &lt;= 11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516C813"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6AE66D"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t>
            </w:r>
            <w:proofErr w:type="spellStart"/>
            <w:r w:rsidRPr="00DC5691">
              <w:rPr>
                <w:rFonts w:ascii="Times New Roman" w:hAnsi="Times New Roman" w:cs="B Nazanin"/>
                <w:sz w:val="24"/>
                <w:szCs w:val="28"/>
                <w:lang w:bidi="fa-IR"/>
              </w:rPr>
              <w:t>workingday</w:t>
            </w:r>
            <w:proofErr w:type="spellEnd"/>
            <w:r w:rsidRPr="00DC5691">
              <w:rPr>
                <w:rFonts w:ascii="Times New Roman" w:hAnsi="Times New Roman" w:cs="B Nazanin"/>
                <w:sz w:val="24"/>
                <w:szCs w:val="28"/>
                <w:lang w:bidi="fa-IR"/>
              </w:rPr>
              <w:t xml:space="preserve"> = NO WORKING DAY)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4029B649"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067100"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season = WINTER) and (days_since_2011 &lt;= 368)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1547D8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B42EB9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 xml:space="preserve">(hum &gt;= 72) and (windspeed &gt;= 16) and (days_since_2011 &lt;= 381) and (temp &lt;= 17)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05A91E1F"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160B268"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MISTY)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30A5DF28"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532AD"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hum &gt;= 9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41C3ACA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66EBFDF"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w:t>
            </w:r>
            <w:proofErr w:type="spellStart"/>
            <w:r w:rsidRPr="00DC5691">
              <w:rPr>
                <w:rFonts w:ascii="Times New Roman" w:hAnsi="Times New Roman" w:cs="B Nazanin"/>
                <w:sz w:val="24"/>
                <w:szCs w:val="28"/>
                <w:lang w:bidi="fa-IR"/>
              </w:rPr>
              <w:t>mnth</w:t>
            </w:r>
            <w:proofErr w:type="spellEnd"/>
            <w:r w:rsidRPr="00DC5691">
              <w:rPr>
                <w:rFonts w:ascii="Times New Roman" w:hAnsi="Times New Roman" w:cs="B Nazanin"/>
                <w:sz w:val="24"/>
                <w:szCs w:val="28"/>
                <w:lang w:bidi="fa-IR"/>
              </w:rPr>
              <w:t xml:space="preserve"> = NOV) and (days_since_2011 &gt;= 327)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22,3152]</w:t>
            </w:r>
          </w:p>
        </w:tc>
      </w:tr>
      <w:tr w:rsidR="00DC5691" w:rsidRPr="00DC5691" w14:paraId="7A9FC209"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C31F98"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t>
            </w:r>
            <w:proofErr w:type="spellStart"/>
            <w:r w:rsidRPr="00DC5691">
              <w:rPr>
                <w:rFonts w:ascii="Times New Roman" w:hAnsi="Times New Roman" w:cs="B Nazanin"/>
                <w:sz w:val="24"/>
                <w:szCs w:val="28"/>
                <w:lang w:bidi="fa-IR"/>
              </w:rPr>
              <w:t>weathersit</w:t>
            </w:r>
            <w:proofErr w:type="spellEnd"/>
            <w:r w:rsidRPr="00DC5691">
              <w:rPr>
                <w:rFonts w:ascii="Times New Roman" w:hAnsi="Times New Roman" w:cs="B Nazanin"/>
                <w:sz w:val="24"/>
                <w:szCs w:val="28"/>
                <w:lang w:bidi="fa-IR"/>
              </w:rPr>
              <w:t xml:space="preserve"> = GOOD) and (hum &gt;= 51)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0A0EE54B"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DE3DFD5"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41) and (hum &lt;= 73) and (temp &gt;= 15)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41C1966C" w14:textId="77777777"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7F2BD6"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41) and (windspeed &lt;= 10)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37BD9775" w14:textId="77777777"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AB47371"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days_since_2011 &gt;= 455) and (hum &lt;= 40) =&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5956,8714]</w:t>
            </w:r>
          </w:p>
        </w:tc>
      </w:tr>
      <w:tr w:rsidR="00DC5691" w:rsidRPr="00DC5691" w14:paraId="5DC9A1D8" w14:textId="77777777"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F68426F" w14:textId="77777777"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 xml:space="preserve">=&gt; </w:t>
            </w:r>
            <w:proofErr w:type="spellStart"/>
            <w:r w:rsidRPr="00DC5691">
              <w:rPr>
                <w:rFonts w:ascii="Times New Roman" w:hAnsi="Times New Roman" w:cs="B Nazanin"/>
                <w:sz w:val="24"/>
                <w:szCs w:val="28"/>
                <w:lang w:bidi="fa-IR"/>
              </w:rPr>
              <w:t>cnt</w:t>
            </w:r>
            <w:proofErr w:type="spellEnd"/>
            <w:proofErr w:type="gramStart"/>
            <w:r w:rsidRPr="00DC5691">
              <w:rPr>
                <w:rFonts w:ascii="Times New Roman" w:hAnsi="Times New Roman" w:cs="B Nazanin"/>
                <w:sz w:val="24"/>
                <w:szCs w:val="28"/>
                <w:lang w:bidi="fa-IR"/>
              </w:rPr>
              <w:t>=(</w:t>
            </w:r>
            <w:proofErr w:type="gramEnd"/>
            <w:r w:rsidRPr="00DC5691">
              <w:rPr>
                <w:rFonts w:ascii="Times New Roman" w:hAnsi="Times New Roman" w:cs="B Nazanin"/>
                <w:sz w:val="24"/>
                <w:szCs w:val="28"/>
                <w:lang w:bidi="fa-IR"/>
              </w:rPr>
              <w:t>3152,4548]</w:t>
            </w:r>
          </w:p>
        </w:tc>
      </w:tr>
    </w:tbl>
    <w:p w14:paraId="1B52CFAF" w14:textId="77777777" w:rsidR="00DC5691" w:rsidRPr="003A19F2" w:rsidRDefault="00DC5691" w:rsidP="00DC5691">
      <w:pPr>
        <w:bidi/>
        <w:spacing w:after="0"/>
        <w:jc w:val="both"/>
        <w:rPr>
          <w:rFonts w:ascii="Times New Roman" w:hAnsi="Times New Roman" w:cs="B Nazanin"/>
          <w:sz w:val="24"/>
          <w:szCs w:val="28"/>
          <w:rtl/>
          <w:lang w:bidi="fa-IR"/>
        </w:rPr>
      </w:pPr>
    </w:p>
    <w:p w14:paraId="52F63BD9" w14:textId="77777777"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4B62D46A" w14:textId="77777777"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14:paraId="297BC585" w14:textId="77777777"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C553F15" w14:textId="77777777"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14:paraId="3D61D235" w14:textId="77777777"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14:paraId="6CCA2354"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Letham&lt;/Author&gt;&lt;Year&gt;2015&lt;/Year&gt;&lt;RecNum&gt;21&lt;/RecNum&gt;&lt;DisplayText&gt;(Letham, Rudin, McCormick, &amp;amp; Madigan,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Letham, Rudin, McCormick, &amp; Madigan, 2015)</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Borgelt&lt;/Author&gt;&lt;Year&gt;2005&lt;/Year&gt;&lt;RecNum&gt;22&lt;/RecNum&gt;&lt;DisplayText&gt;(Borgelt, 2005)&lt;/DisplayText&gt;&lt;record&gt;&lt;rec-number&gt;22&lt;/rec-number&gt;&lt;foreign-keys&gt;&lt;key app="EN" db-id="pxvwtpreqvwd2meestppd9vqaet5vttawvvf" timestamp="1698</w:instrText>
      </w:r>
      <w:r w:rsidR="00A403E6">
        <w:rPr>
          <w:rFonts w:ascii="Times New Roman" w:hAnsi="Times New Roman" w:cs="B Nazanin"/>
          <w:sz w:val="24"/>
          <w:szCs w:val="28"/>
          <w:rtl/>
          <w:lang w:bidi="fa-IR"/>
        </w:rPr>
        <w:instrText>601616"&gt;22&lt;/</w:instrText>
      </w:r>
      <w:r w:rsidR="00A403E6">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Borgelt, 2005)</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14:paraId="21BA32D2" w14:textId="77777777"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F3C6BF1" w14:textId="77777777"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14:paraId="4C05EB98" w14:textId="77777777"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14:paraId="1A2C078E" w14:textId="77777777"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14:paraId="262A8431" w14:textId="77777777"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77777777"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proofErr w:type="spellStart"/>
      <w:r w:rsidR="00A12498">
        <w:rPr>
          <w:rFonts w:ascii="Times New Roman" w:hAnsi="Times New Roman" w:cs="B Nazanin"/>
          <w:sz w:val="24"/>
          <w:szCs w:val="28"/>
          <w:lang w:bidi="fa-IR"/>
        </w:rPr>
        <w:t>i</w:t>
      </w:r>
      <w:proofErr w:type="spellEnd"/>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14:paraId="4341482B" w14:textId="77777777"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14:paraId="3A7A84D8" w14:textId="77777777"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0947298A" w14:textId="77777777"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0A114929"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prior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4305BF2"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14:paraId="5E4439A4" w14:textId="77777777"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14:paraId="7A64238A"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14:paraId="6EB4529A"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6D1C653" w14:textId="77777777"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8B212AE" w14:textId="77777777"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14:paraId="32835D5A" w14:textId="77777777"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14:paraId="74A10BC0" w14:textId="77777777"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614CBE95" w14:textId="77777777"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8384174" w14:textId="77777777" w:rsidR="003423E1" w:rsidRPr="00DD65CC"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77777777"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FDDE6EA" w14:textId="77777777"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14:paraId="3EF063F2" w14:textId="77777777"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736FE0D" w14:textId="77777777"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77777777"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14:paraId="060E008B" w14:textId="77777777"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7777777"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14:paraId="05E6FE76"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9BCB708" w14:textId="77777777"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7C6704B"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14:paraId="02CEC48B"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14:paraId="5156AD0F" w14:textId="77777777"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14:paraId="053A0ADF" w14:textId="77777777"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14:paraId="1EBFBF24" w14:textId="77777777"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14:paraId="3D148F69" w14:textId="77777777"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14:paraId="58CE85FC" w14:textId="77777777"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14:paraId="05F70265" w14:textId="77777777"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14:paraId="70239B1B" w14:textId="77777777"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14:paraId="2102406A" w14:textId="77777777"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14:paraId="6E6DE1AB" w14:textId="77777777"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14:paraId="0877620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6F922D3" w14:textId="77777777"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14:paraId="7EB9E8E4" w14:textId="77777777" w:rsidR="00E66F12" w:rsidRPr="003A19F2" w:rsidRDefault="0008535F"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Yang&lt;/Author&gt;&lt;Year&gt;2017&lt;/Year&gt;&lt;RecNum&gt;23&lt;/RecNum&gt;&lt;DisplayText&gt;Yang, Rudin, and Seltzer (2017)&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EndNote&gt;</w:instrText>
      </w:r>
      <w:r w:rsidR="008E0E36"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Yang, Rudin, and Seltzer (2017)</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14:paraId="3D2876C7" w14:textId="77777777"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14:paraId="3C3F548F" w14:textId="77777777"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618530" w14:textId="77777777"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14:paraId="4858D0E2" w14:textId="77777777"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9BCEC9" w14:textId="77777777"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w:t>
            </w:r>
            <w:proofErr w:type="gramStart"/>
            <w:r w:rsidR="0008535F" w:rsidRPr="0008535F">
              <w:rPr>
                <w:rFonts w:ascii="Times New Roman" w:hAnsi="Times New Roman" w:cs="B Nazanin"/>
                <w:sz w:val="24"/>
                <w:szCs w:val="28"/>
                <w:lang w:bidi="fa-IR"/>
              </w:rPr>
              <w:t>rule[</w:t>
            </w:r>
            <w:proofErr w:type="gramEnd"/>
            <w:r w:rsidR="0008535F" w:rsidRPr="0008535F">
              <w:rPr>
                <w:rFonts w:ascii="Times New Roman" w:hAnsi="Times New Roman" w:cs="B Nazanin"/>
                <w:sz w:val="24"/>
                <w:szCs w:val="28"/>
                <w:lang w:bidi="fa-IR"/>
              </w:rPr>
              <w:t>259]) then positive probability = 0.16049383</w:t>
            </w:r>
          </w:p>
        </w:tc>
      </w:tr>
      <w:tr w:rsidR="0008535F" w:rsidRPr="0008535F" w14:paraId="77D88EA7" w14:textId="77777777"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2523C1B" w14:textId="77777777"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proofErr w:type="gramStart"/>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w:t>
            </w:r>
            <w:proofErr w:type="gramEnd"/>
            <w:r w:rsidR="00575595">
              <w:rPr>
                <w:rFonts w:ascii="Times New Roman" w:hAnsi="Times New Roman" w:cs="B Nazanin"/>
                <w:sz w:val="24"/>
                <w:szCs w:val="28"/>
                <w:lang w:bidi="fa-IR"/>
              </w:rPr>
              <w:t>years</w:t>
            </w:r>
            <w:proofErr w:type="spellEnd"/>
            <w:r w:rsidR="00575595">
              <w:rPr>
                <w:rFonts w:ascii="Times New Roman" w:hAnsi="Times New Roman" w:cs="B Nazanin"/>
                <w:sz w:val="24"/>
                <w:szCs w:val="28"/>
                <w:lang w:bidi="fa-IR"/>
              </w:rPr>
              <w:t>.=[0,10))</w:t>
            </w:r>
            <w:r w:rsidRPr="0008535F">
              <w:rPr>
                <w:rFonts w:ascii="Times New Roman" w:hAnsi="Times New Roman" w:cs="B Nazanin"/>
                <w:sz w:val="24"/>
                <w:szCs w:val="28"/>
                <w:lang w:bidi="fa-IR"/>
              </w:rPr>
              <w:t xml:space="preserve"> (rule[82]) then positive probability = 0.04685408</w:t>
            </w:r>
          </w:p>
        </w:tc>
      </w:tr>
      <w:tr w:rsidR="0008535F" w:rsidRPr="0008535F" w14:paraId="08866B59" w14:textId="77777777"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9E59B5F" w14:textId="77777777"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14:paraId="27D0F506" w14:textId="77777777" w:rsidR="0008535F" w:rsidRPr="003A19F2" w:rsidRDefault="0008535F" w:rsidP="0008535F">
      <w:pPr>
        <w:bidi/>
        <w:spacing w:after="0"/>
        <w:jc w:val="both"/>
        <w:rPr>
          <w:rFonts w:ascii="Times New Roman" w:hAnsi="Times New Roman" w:cs="B Nazanin"/>
          <w:sz w:val="24"/>
          <w:szCs w:val="28"/>
          <w:rtl/>
          <w:lang w:bidi="fa-IR"/>
        </w:rPr>
      </w:pPr>
    </w:p>
    <w:p w14:paraId="1654A9CB"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9029694" w14:textId="77777777"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14:paraId="5156C9D7" w14:textId="77777777"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5790B3" w14:textId="77777777"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14:paraId="12234DA4"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A1A6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Num.of.pregnancies</w:t>
            </w:r>
            <w:proofErr w:type="spellEnd"/>
            <w:proofErr w:type="gramEnd"/>
            <w:r w:rsidRPr="005D361A">
              <w:rPr>
                <w:rFonts w:ascii="Times New Roman" w:hAnsi="Times New Roman" w:cs="B Nazanin"/>
                <w:sz w:val="24"/>
                <w:szCs w:val="28"/>
                <w:lang w:bidi="fa-IR"/>
              </w:rPr>
              <w:t>=[3.67, 7.33)</w:t>
            </w:r>
          </w:p>
        </w:tc>
      </w:tr>
      <w:tr w:rsidR="005D361A" w:rsidRPr="005D361A" w14:paraId="40F927A7"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641D9"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14:paraId="27EEB07C"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731B6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Number.of.sexual</w:t>
            </w:r>
            <w:proofErr w:type="gramEnd"/>
            <w:r w:rsidRPr="005D361A">
              <w:rPr>
                <w:rFonts w:ascii="Times New Roman" w:hAnsi="Times New Roman" w:cs="B Nazanin"/>
                <w:sz w:val="24"/>
                <w:szCs w:val="28"/>
                <w:lang w:bidi="fa-IR"/>
              </w:rPr>
              <w:t>.partners</w:t>
            </w:r>
            <w:proofErr w:type="spellEnd"/>
            <w:r w:rsidRPr="005D361A">
              <w:rPr>
                <w:rFonts w:ascii="Times New Roman" w:hAnsi="Times New Roman" w:cs="B Nazanin"/>
                <w:sz w:val="24"/>
                <w:szCs w:val="28"/>
                <w:lang w:bidi="fa-IR"/>
              </w:rPr>
              <w:t>=[1, 10), STDs..</w:t>
            </w:r>
            <w:proofErr w:type="spellStart"/>
            <w:r w:rsidRPr="005D361A">
              <w:rPr>
                <w:rFonts w:ascii="Times New Roman" w:hAnsi="Times New Roman" w:cs="B Nazanin"/>
                <w:sz w:val="24"/>
                <w:szCs w:val="28"/>
                <w:lang w:bidi="fa-IR"/>
              </w:rPr>
              <w:t>Time.since.last.diagnosis</w:t>
            </w:r>
            <w:proofErr w:type="spellEnd"/>
            <w:r w:rsidRPr="005D361A">
              <w:rPr>
                <w:rFonts w:ascii="Times New Roman" w:hAnsi="Times New Roman" w:cs="B Nazanin"/>
                <w:sz w:val="24"/>
                <w:szCs w:val="28"/>
                <w:lang w:bidi="fa-IR"/>
              </w:rPr>
              <w:t>=[1, 8)</w:t>
            </w:r>
          </w:p>
        </w:tc>
      </w:tr>
      <w:tr w:rsidR="005D361A" w:rsidRPr="005D361A" w14:paraId="7DC2701F"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F540C5"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First.sexual.intercourse</w:t>
            </w:r>
            <w:proofErr w:type="spellEnd"/>
            <w:proofErr w:type="gramEnd"/>
            <w:r w:rsidRPr="005D361A">
              <w:rPr>
                <w:rFonts w:ascii="Times New Roman" w:hAnsi="Times New Roman" w:cs="B Nazanin"/>
                <w:sz w:val="24"/>
                <w:szCs w:val="28"/>
                <w:lang w:bidi="fa-IR"/>
              </w:rPr>
              <w:t>=[10, 17.3), STDs=0</w:t>
            </w:r>
          </w:p>
        </w:tc>
      </w:tr>
      <w:tr w:rsidR="005D361A" w:rsidRPr="005D361A" w14:paraId="6A5C7C98"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7545C0F"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 xml:space="preserve">Smokes=1, </w:t>
            </w:r>
            <w:proofErr w:type="spellStart"/>
            <w:proofErr w:type="gramStart"/>
            <w:r w:rsidRPr="005D361A">
              <w:rPr>
                <w:rFonts w:ascii="Times New Roman" w:hAnsi="Times New Roman" w:cs="B Nazanin"/>
                <w:sz w:val="24"/>
                <w:szCs w:val="28"/>
                <w:lang w:bidi="fa-IR"/>
              </w:rPr>
              <w:t>IUD..</w:t>
            </w:r>
            <w:proofErr w:type="gramEnd"/>
            <w:r w:rsidRPr="005D361A">
              <w:rPr>
                <w:rFonts w:ascii="Times New Roman" w:hAnsi="Times New Roman" w:cs="B Nazanin"/>
                <w:sz w:val="24"/>
                <w:szCs w:val="28"/>
                <w:lang w:bidi="fa-IR"/>
              </w:rPr>
              <w:t>years</w:t>
            </w:r>
            <w:proofErr w:type="spellEnd"/>
            <w:r w:rsidRPr="005D361A">
              <w:rPr>
                <w:rFonts w:ascii="Times New Roman" w:hAnsi="Times New Roman" w:cs="B Nazanin"/>
                <w:sz w:val="24"/>
                <w:szCs w:val="28"/>
                <w:lang w:bidi="fa-IR"/>
              </w:rPr>
              <w:t>.=[0, 6.33)</w:t>
            </w:r>
          </w:p>
        </w:tc>
      </w:tr>
      <w:tr w:rsidR="005D361A" w:rsidRPr="005D361A" w14:paraId="132EDAA9"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924C88E"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Hormonal.Contraceptives..</w:t>
            </w:r>
            <w:proofErr w:type="gramEnd"/>
            <w:r w:rsidRPr="005D361A">
              <w:rPr>
                <w:rFonts w:ascii="Times New Roman" w:hAnsi="Times New Roman" w:cs="B Nazanin"/>
                <w:sz w:val="24"/>
                <w:szCs w:val="28"/>
                <w:lang w:bidi="fa-IR"/>
              </w:rPr>
              <w:t>years</w:t>
            </w:r>
            <w:proofErr w:type="spellEnd"/>
            <w:r w:rsidRPr="005D361A">
              <w:rPr>
                <w:rFonts w:ascii="Times New Roman" w:hAnsi="Times New Roman" w:cs="B Nazanin"/>
                <w:sz w:val="24"/>
                <w:szCs w:val="28"/>
                <w:lang w:bidi="fa-IR"/>
              </w:rPr>
              <w:t>.=[10, 20), STDs..</w:t>
            </w:r>
            <w:proofErr w:type="spellStart"/>
            <w:r w:rsidRPr="005D361A">
              <w:rPr>
                <w:rFonts w:ascii="Times New Roman" w:hAnsi="Times New Roman" w:cs="B Nazanin"/>
                <w:sz w:val="24"/>
                <w:szCs w:val="28"/>
                <w:lang w:bidi="fa-IR"/>
              </w:rPr>
              <w:t>Number.of.diagnosis</w:t>
            </w:r>
            <w:proofErr w:type="spellEnd"/>
            <w:r w:rsidRPr="005D361A">
              <w:rPr>
                <w:rFonts w:ascii="Times New Roman" w:hAnsi="Times New Roman" w:cs="B Nazanin"/>
                <w:sz w:val="24"/>
                <w:szCs w:val="28"/>
                <w:lang w:bidi="fa-IR"/>
              </w:rPr>
              <w:t>=[0, 1)</w:t>
            </w:r>
          </w:p>
        </w:tc>
      </w:tr>
      <w:tr w:rsidR="005D361A" w:rsidRPr="005D361A" w14:paraId="6CDF2F2D"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74E9A" w14:textId="77777777"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w:t>
            </w:r>
            <w:proofErr w:type="gramStart"/>
            <w:r w:rsidRPr="005D361A">
              <w:rPr>
                <w:rFonts w:ascii="Times New Roman" w:hAnsi="Times New Roman" w:cs="B Nazanin"/>
                <w:sz w:val="24"/>
                <w:szCs w:val="28"/>
                <w:lang w:bidi="fa-IR"/>
              </w:rPr>
              <w:t>=[</w:t>
            </w:r>
            <w:proofErr w:type="gramEnd"/>
            <w:r w:rsidRPr="005D361A">
              <w:rPr>
                <w:rFonts w:ascii="Times New Roman" w:hAnsi="Times New Roman" w:cs="B Nazanin"/>
                <w:sz w:val="24"/>
                <w:szCs w:val="28"/>
                <w:lang w:bidi="fa-IR"/>
              </w:rPr>
              <w:t>13, 36.7)</w:t>
            </w:r>
          </w:p>
        </w:tc>
      </w:tr>
      <w:tr w:rsidR="005D361A" w:rsidRPr="005D361A" w14:paraId="307F6AD6" w14:textId="77777777"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21CB41" w14:textId="77777777" w:rsidR="005D361A" w:rsidRPr="005D361A" w:rsidRDefault="005D361A" w:rsidP="005D361A">
            <w:pPr>
              <w:spacing w:after="0"/>
              <w:jc w:val="both"/>
              <w:rPr>
                <w:rFonts w:ascii="Times New Roman" w:hAnsi="Times New Roman" w:cs="B Nazanin"/>
                <w:sz w:val="24"/>
                <w:szCs w:val="28"/>
                <w:lang w:bidi="fa-IR"/>
              </w:rPr>
            </w:pPr>
            <w:proofErr w:type="spellStart"/>
            <w:r w:rsidRPr="005D361A">
              <w:rPr>
                <w:rFonts w:ascii="Times New Roman" w:hAnsi="Times New Roman" w:cs="B Nazanin"/>
                <w:sz w:val="24"/>
                <w:szCs w:val="28"/>
                <w:lang w:bidi="fa-IR"/>
              </w:rPr>
              <w:t>Hormonal.Contraceptives</w:t>
            </w:r>
            <w:proofErr w:type="spellEnd"/>
            <w:r w:rsidRPr="005D361A">
              <w:rPr>
                <w:rFonts w:ascii="Times New Roman" w:hAnsi="Times New Roman" w:cs="B Nazanin"/>
                <w:sz w:val="24"/>
                <w:szCs w:val="28"/>
                <w:lang w:bidi="fa-IR"/>
              </w:rPr>
              <w:t xml:space="preserve">=1, </w:t>
            </w:r>
            <w:proofErr w:type="gramStart"/>
            <w:r w:rsidRPr="005D361A">
              <w:rPr>
                <w:rFonts w:ascii="Times New Roman" w:hAnsi="Times New Roman" w:cs="B Nazanin"/>
                <w:sz w:val="24"/>
                <w:szCs w:val="28"/>
                <w:lang w:bidi="fa-IR"/>
              </w:rPr>
              <w:t>STDs..</w:t>
            </w:r>
            <w:proofErr w:type="spellStart"/>
            <w:proofErr w:type="gramEnd"/>
            <w:r w:rsidRPr="005D361A">
              <w:rPr>
                <w:rFonts w:ascii="Times New Roman" w:hAnsi="Times New Roman" w:cs="B Nazanin"/>
                <w:sz w:val="24"/>
                <w:szCs w:val="28"/>
                <w:lang w:bidi="fa-IR"/>
              </w:rPr>
              <w:t>Number.of.diagnosis</w:t>
            </w:r>
            <w:proofErr w:type="spellEnd"/>
            <w:r w:rsidRPr="005D361A">
              <w:rPr>
                <w:rFonts w:ascii="Times New Roman" w:hAnsi="Times New Roman" w:cs="B Nazanin"/>
                <w:sz w:val="24"/>
                <w:szCs w:val="28"/>
                <w:lang w:bidi="fa-IR"/>
              </w:rPr>
              <w:t>=[0, 1)</w:t>
            </w:r>
          </w:p>
        </w:tc>
      </w:tr>
      <w:tr w:rsidR="005D361A" w:rsidRPr="005D361A" w14:paraId="5BFF9436" w14:textId="77777777"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324EA3"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lastRenderedPageBreak/>
              <w:t>Number.of.sexual</w:t>
            </w:r>
            <w:proofErr w:type="gramEnd"/>
            <w:r w:rsidRPr="005D361A">
              <w:rPr>
                <w:rFonts w:ascii="Times New Roman" w:hAnsi="Times New Roman" w:cs="B Nazanin"/>
                <w:sz w:val="24"/>
                <w:szCs w:val="28"/>
                <w:lang w:bidi="fa-IR"/>
              </w:rPr>
              <w:t>.partners</w:t>
            </w:r>
            <w:proofErr w:type="spellEnd"/>
            <w:r w:rsidRPr="005D361A">
              <w:rPr>
                <w:rFonts w:ascii="Times New Roman" w:hAnsi="Times New Roman" w:cs="B Nazanin"/>
                <w:sz w:val="24"/>
                <w:szCs w:val="28"/>
                <w:lang w:bidi="fa-IR"/>
              </w:rPr>
              <w:t xml:space="preserve">=[1, 10), </w:t>
            </w:r>
            <w:proofErr w:type="spellStart"/>
            <w:r w:rsidRPr="005D361A">
              <w:rPr>
                <w:rFonts w:ascii="Times New Roman" w:hAnsi="Times New Roman" w:cs="B Nazanin"/>
                <w:sz w:val="24"/>
                <w:szCs w:val="28"/>
                <w:lang w:bidi="fa-IR"/>
              </w:rPr>
              <w:t>STDs..number</w:t>
            </w:r>
            <w:proofErr w:type="spellEnd"/>
            <w:r w:rsidRPr="005D361A">
              <w:rPr>
                <w:rFonts w:ascii="Times New Roman" w:hAnsi="Times New Roman" w:cs="B Nazanin"/>
                <w:sz w:val="24"/>
                <w:szCs w:val="28"/>
                <w:lang w:bidi="fa-IR"/>
              </w:rPr>
              <w:t>.=[0, 1.33)</w:t>
            </w:r>
          </w:p>
        </w:tc>
      </w:tr>
      <w:tr w:rsidR="005D361A" w:rsidRPr="005D361A" w14:paraId="677763C4" w14:textId="77777777"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6E5C304" w14:textId="77777777" w:rsidR="005D361A" w:rsidRPr="005D361A" w:rsidRDefault="005D361A" w:rsidP="005D361A">
            <w:pPr>
              <w:spacing w:after="0"/>
              <w:jc w:val="both"/>
              <w:rPr>
                <w:rFonts w:ascii="Times New Roman" w:hAnsi="Times New Roman" w:cs="B Nazanin"/>
                <w:sz w:val="24"/>
                <w:szCs w:val="28"/>
                <w:lang w:bidi="fa-IR"/>
              </w:rPr>
            </w:pPr>
            <w:proofErr w:type="spellStart"/>
            <w:proofErr w:type="gramStart"/>
            <w:r w:rsidRPr="005D361A">
              <w:rPr>
                <w:rFonts w:ascii="Times New Roman" w:hAnsi="Times New Roman" w:cs="B Nazanin"/>
                <w:sz w:val="24"/>
                <w:szCs w:val="28"/>
                <w:lang w:bidi="fa-IR"/>
              </w:rPr>
              <w:t>STDs..</w:t>
            </w:r>
            <w:proofErr w:type="gramEnd"/>
            <w:r w:rsidRPr="005D361A">
              <w:rPr>
                <w:rFonts w:ascii="Times New Roman" w:hAnsi="Times New Roman" w:cs="B Nazanin"/>
                <w:sz w:val="24"/>
                <w:szCs w:val="28"/>
                <w:lang w:bidi="fa-IR"/>
              </w:rPr>
              <w:t>number</w:t>
            </w:r>
            <w:proofErr w:type="spellEnd"/>
            <w:r w:rsidRPr="005D361A">
              <w:rPr>
                <w:rFonts w:ascii="Times New Roman" w:hAnsi="Times New Roman" w:cs="B Nazanin"/>
                <w:sz w:val="24"/>
                <w:szCs w:val="28"/>
                <w:lang w:bidi="fa-IR"/>
              </w:rPr>
              <w:t>.=[1.33, 2.67), STDs..</w:t>
            </w:r>
            <w:proofErr w:type="spellStart"/>
            <w:r w:rsidRPr="005D361A">
              <w:rPr>
                <w:rFonts w:ascii="Times New Roman" w:hAnsi="Times New Roman" w:cs="B Nazanin"/>
                <w:sz w:val="24"/>
                <w:szCs w:val="28"/>
                <w:lang w:bidi="fa-IR"/>
              </w:rPr>
              <w:t>Time.since.first.diagnosis</w:t>
            </w:r>
            <w:proofErr w:type="spellEnd"/>
            <w:r w:rsidRPr="005D361A">
              <w:rPr>
                <w:rFonts w:ascii="Times New Roman" w:hAnsi="Times New Roman" w:cs="B Nazanin"/>
                <w:sz w:val="24"/>
                <w:szCs w:val="28"/>
                <w:lang w:bidi="fa-IR"/>
              </w:rPr>
              <w:t>=[1, 8)</w:t>
            </w:r>
          </w:p>
        </w:tc>
      </w:tr>
    </w:tbl>
    <w:p w14:paraId="6A3B4505" w14:textId="77777777" w:rsidR="00E66F12" w:rsidRPr="003A19F2" w:rsidRDefault="00E66F12" w:rsidP="00686C2F">
      <w:pPr>
        <w:bidi/>
        <w:spacing w:after="0"/>
        <w:jc w:val="both"/>
        <w:rPr>
          <w:rFonts w:ascii="Times New Roman" w:hAnsi="Times New Roman" w:cs="B Nazanin"/>
          <w:sz w:val="24"/>
          <w:szCs w:val="28"/>
          <w:rtl/>
          <w:lang w:bidi="fa-IR"/>
        </w:rPr>
      </w:pPr>
    </w:p>
    <w:p w14:paraId="7ED3C374" w14:textId="77777777"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14:paraId="1CFE35E6" w14:textId="77777777"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14:paraId="79C963DD" w14:textId="77777777"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F667CAA" w14:textId="77777777"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14:paraId="7E5924D8"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E091AE2"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1,temp</w:t>
            </w:r>
            <w:proofErr w:type="gramEnd"/>
            <w:r w:rsidRPr="00C72CDB">
              <w:rPr>
                <w:rFonts w:ascii="Times New Roman" w:hAnsi="Times New Roman" w:cs="B Nazanin"/>
                <w:sz w:val="24"/>
                <w:szCs w:val="28"/>
                <w:lang w:bidi="fa-IR"/>
              </w:rPr>
              <w:t>=[-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14:paraId="12E847AF"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CE75D04"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2,temp</w:t>
            </w:r>
            <w:proofErr w:type="gramEnd"/>
            <w:r w:rsidRPr="00C72CDB">
              <w:rPr>
                <w:rFonts w:ascii="Times New Roman" w:hAnsi="Times New Roman" w:cs="B Nazanin"/>
                <w:sz w:val="24"/>
                <w:szCs w:val="28"/>
                <w:lang w:bidi="fa-IR"/>
              </w:rPr>
              <w:t>=[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14:paraId="0F732225"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12C742"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proofErr w:type="spellStart"/>
            <w:r w:rsidRPr="00C72CDB">
              <w:rPr>
                <w:rFonts w:ascii="Times New Roman" w:hAnsi="Times New Roman" w:cs="B Nazanin"/>
                <w:sz w:val="24"/>
                <w:szCs w:val="28"/>
                <w:lang w:bidi="fa-IR"/>
              </w:rPr>
              <w:t>yr</w:t>
            </w:r>
            <w:proofErr w:type="spellEnd"/>
            <w:r w:rsidRPr="00C72CDB">
              <w:rPr>
                <w:rFonts w:ascii="Times New Roman" w:hAnsi="Times New Roman" w:cs="B Nazanin"/>
                <w:sz w:val="24"/>
                <w:szCs w:val="28"/>
                <w:lang w:bidi="fa-IR"/>
              </w:rPr>
              <w:t>=</w:t>
            </w:r>
            <w:proofErr w:type="gramStart"/>
            <w:r w:rsidRPr="00C72CDB">
              <w:rPr>
                <w:rFonts w:ascii="Times New Roman" w:hAnsi="Times New Roman" w:cs="B Nazanin"/>
                <w:sz w:val="24"/>
                <w:szCs w:val="28"/>
                <w:lang w:bidi="fa-IR"/>
              </w:rPr>
              <w:t>2012,temp</w:t>
            </w:r>
            <w:proofErr w:type="gramEnd"/>
            <w:r w:rsidRPr="00C72CDB">
              <w:rPr>
                <w:rFonts w:ascii="Times New Roman" w:hAnsi="Times New Roman" w:cs="B Nazanin"/>
                <w:sz w:val="24"/>
                <w:szCs w:val="28"/>
                <w:lang w:bidi="fa-IR"/>
              </w:rPr>
              <w:t>=[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14:paraId="269274E3" w14:textId="77777777"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F19FF6"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w:t>
            </w:r>
            <w:proofErr w:type="gramStart"/>
            <w:r w:rsidRPr="00C72CDB">
              <w:rPr>
                <w:rFonts w:ascii="Times New Roman" w:hAnsi="Times New Roman" w:cs="B Nazanin"/>
                <w:sz w:val="24"/>
                <w:szCs w:val="28"/>
                <w:lang w:bidi="fa-IR"/>
              </w:rPr>
              <w:t>rule[</w:t>
            </w:r>
            <w:proofErr w:type="gramEnd"/>
            <w:r w:rsidRPr="00C72CDB">
              <w:rPr>
                <w:rFonts w:ascii="Times New Roman" w:hAnsi="Times New Roman" w:cs="B Nazanin"/>
                <w:sz w:val="24"/>
                <w:szCs w:val="28"/>
                <w:lang w:bidi="fa-IR"/>
              </w:rPr>
              <w:t>351]) then positive probability = 0.06410256</w:t>
            </w:r>
          </w:p>
        </w:tc>
      </w:tr>
      <w:tr w:rsidR="00C72CDB" w:rsidRPr="00C72CDB" w14:paraId="64134340" w14:textId="77777777"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B9AFE1B"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w:t>
            </w:r>
            <w:proofErr w:type="gramStart"/>
            <w:r w:rsidRPr="00C72CDB">
              <w:rPr>
                <w:rFonts w:ascii="Times New Roman" w:hAnsi="Times New Roman" w:cs="B Nazanin"/>
                <w:sz w:val="24"/>
                <w:szCs w:val="28"/>
                <w:lang w:bidi="fa-IR"/>
              </w:rPr>
              <w:t>=[</w:t>
            </w:r>
            <w:proofErr w:type="gramEnd"/>
            <w:r w:rsidRPr="00C72CDB">
              <w:rPr>
                <w:rFonts w:ascii="Times New Roman" w:hAnsi="Times New Roman" w:cs="B Nazanin"/>
                <w:sz w:val="24"/>
                <w:szCs w:val="28"/>
                <w:lang w:bidi="fa-IR"/>
              </w:rPr>
              <w:t>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14:paraId="0F99ABC6" w14:textId="77777777"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207C83D" w14:textId="77777777"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14:paraId="155F75B7" w14:textId="77777777" w:rsidR="005D361A" w:rsidRPr="003A19F2" w:rsidRDefault="005D361A" w:rsidP="005D361A">
      <w:pPr>
        <w:bidi/>
        <w:spacing w:after="0"/>
        <w:jc w:val="both"/>
        <w:rPr>
          <w:rFonts w:ascii="Times New Roman" w:hAnsi="Times New Roman" w:cs="B Nazanin"/>
          <w:sz w:val="24"/>
          <w:szCs w:val="28"/>
          <w:rtl/>
          <w:lang w:bidi="fa-IR"/>
        </w:rPr>
      </w:pPr>
    </w:p>
    <w:p w14:paraId="0A33BC75" w14:textId="77777777"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DD19936" w14:textId="77777777"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14:paraId="6CEF9C1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F44C2CD" w14:textId="77777777"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BF20A37" w14:textId="77777777"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14:paraId="1F7EAE5C" w14:textId="77777777"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59F3B2BF" w14:textId="77777777"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14:paraId="751D337B" w14:textId="77777777"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14:paraId="7C4CFDAD" w14:textId="77777777"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14:paraId="30ACC9C3" w14:textId="77777777"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14:paraId="6FC517AD"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14:paraId="772A3FE1" w14:textId="77777777"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AE19AA4" w14:textId="77777777"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14:paraId="2BF661D1" w14:textId="77777777"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proofErr w:type="spellStart"/>
      <w:r w:rsidRPr="003A19F2">
        <w:rPr>
          <w:rFonts w:ascii="Times New Roman" w:hAnsi="Times New Roman" w:cs="B Nazanin"/>
          <w:sz w:val="24"/>
          <w:szCs w:val="28"/>
          <w:lang w:bidi="fa-IR"/>
        </w:rPr>
        <w:t>OneR</w:t>
      </w:r>
      <w:proofErr w:type="spellEnd"/>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6135968" w14:textId="77777777"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F59B363" w14:textId="77777777"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14:paraId="3F43B72E" w14:textId="77777777" w:rsidR="00E66F12" w:rsidRPr="003A19F2" w:rsidRDefault="00E66F12" w:rsidP="001A4CD3">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OneR</w:t>
      </w:r>
      <w:proofErr w:type="spellEnd"/>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proofErr w:type="spellStart"/>
      <w:r w:rsidR="0017710C" w:rsidRPr="0017710C">
        <w:rPr>
          <w:rFonts w:ascii="Times New Roman" w:hAnsi="Times New Roman" w:cs="B Nazanin"/>
          <w:sz w:val="24"/>
          <w:szCs w:val="28"/>
          <w:lang w:bidi="fa-IR"/>
        </w:rPr>
        <w:t>OneR</w:t>
      </w:r>
      <w:proofErr w:type="spellEnd"/>
      <w:r w:rsidR="0017710C">
        <w:rPr>
          <w:rFonts w:ascii="Times New Roman" w:hAnsi="Times New Roman" w:cs="B Nazanin" w:hint="cs"/>
          <w:sz w:val="24"/>
          <w:szCs w:val="28"/>
          <w:rtl/>
          <w:lang w:bidi="fa-IR"/>
        </w:rPr>
        <w:t xml:space="preserve"> نرم افزار</w:t>
      </w:r>
      <w:proofErr w:type="gramStart"/>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Weka</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odels</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23D72DDD"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ürnkranz&lt;/Author&gt;&lt;Year&gt;2012&lt;/Year&gt;&lt;RecNum&gt;24&lt;/RecNum&gt;&lt;DisplayText&gt;Fürnkranz, Gamberger, and Lavrač (2012)&lt;/DisplayText&gt;&lt;record&gt;&lt;rec-number&gt;24&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ürnkranz, Gamberger, and Lavrač (2012)</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OneR</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14:paraId="11073C13" w14:textId="77777777"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bookmarkEnd w:id="62"/>
      <w:proofErr w:type="spellEnd"/>
    </w:p>
    <w:p w14:paraId="5D984EA3"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0DA3B9" w14:textId="77777777"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214EC840" w14:textId="77777777"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77777777"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C361EEB" w14:textId="77777777"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34D08F8" w14:textId="77777777"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14:paraId="4D5DE5A3" w14:textId="77777777" w:rsidR="00E66F12" w:rsidRPr="003A19F2" w:rsidRDefault="00E66F12"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proofErr w:type="spellEnd"/>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263F8C5D" w14:textId="77777777" w:rsidR="00E66F12" w:rsidRPr="003A19F2" w:rsidRDefault="00E66F12" w:rsidP="0061165E">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14:paraId="6EF87FB5" w14:textId="77777777"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14:paraId="4E483E3C" w14:textId="77777777"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4886AD3" w14:textId="77777777"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14:paraId="4DC966B7" w14:textId="77777777"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76F120"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0D359D"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CE8B78" w14:textId="77777777"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14:paraId="21582C5B"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76587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 xml:space="preserve">days_since_2011 &gt; 111 &amp; </w:t>
            </w:r>
            <w:proofErr w:type="spellStart"/>
            <w:r w:rsidRPr="0061165E">
              <w:rPr>
                <w:rFonts w:ascii="Times New Roman" w:hAnsi="Times New Roman" w:cs="B Nazanin"/>
                <w:sz w:val="24"/>
                <w:szCs w:val="28"/>
                <w:lang w:bidi="fa-IR"/>
              </w:rPr>
              <w:t>weathersit</w:t>
            </w:r>
            <w:proofErr w:type="spellEnd"/>
            <w:r w:rsidRPr="0061165E">
              <w:rPr>
                <w:rFonts w:ascii="Times New Roman" w:hAnsi="Times New Roman" w:cs="B Nazanin"/>
                <w:sz w:val="24"/>
                <w:szCs w:val="28"/>
                <w:lang w:bidi="fa-IR"/>
              </w:rPr>
              <w:t xml:space="preserve">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2BB859"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54C0B3F"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14:paraId="3D088CE7"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EAA68F0"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889CC5"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32CBF"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14:paraId="3E3031A7" w14:textId="77777777"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125AE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351EDD"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BEDD5D0"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14:paraId="4D1B1604" w14:textId="77777777"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EDAA22"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DA4CBB9"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62824DE"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14:paraId="74392187" w14:textId="77777777"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328683A"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0334B91"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E6D2FE" w14:textId="77777777"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14:paraId="4EC82E47" w14:textId="77777777" w:rsidR="0061165E" w:rsidRPr="003A19F2" w:rsidRDefault="0061165E" w:rsidP="0061165E">
      <w:pPr>
        <w:bidi/>
        <w:spacing w:after="0"/>
        <w:jc w:val="both"/>
        <w:rPr>
          <w:rFonts w:ascii="Times New Roman" w:hAnsi="Times New Roman" w:cs="B Nazanin"/>
          <w:sz w:val="24"/>
          <w:szCs w:val="28"/>
          <w:rtl/>
          <w:lang w:bidi="fa-IR"/>
        </w:rPr>
      </w:pPr>
    </w:p>
    <w:p w14:paraId="70A44BE8" w14:textId="77777777"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6A00F59F"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1DBB5CB" w14:textId="77777777"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5C860B4A"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D6C0813" w14:textId="77777777"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14:paraId="547E93D9" w14:textId="77777777"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14:paraId="16FAC899" w14:textId="77777777"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14:paraId="2DEE441D" w14:textId="77777777"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14:paraId="28B7DEA9"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14:paraId="30E5AFDE" w14:textId="77777777"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14:paraId="7698B382"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B2B7697" w14:textId="77777777" w:rsidR="001A6F13" w:rsidRPr="009557B5"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0E8B062"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14:paraId="29C3A19B" w14:textId="77777777" w:rsidR="001A6F13" w:rsidRPr="006C7294"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4B6E8DD" w14:textId="77777777" w:rsidR="001A6F13" w:rsidRPr="00050149"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050149"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D0D4BD6"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14:paraId="322349FA"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5510CCA"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2A25255C" w14:textId="77777777"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03074755"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RuleFit</w:t>
      </w:r>
      <w:proofErr w:type="spellEnd"/>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49482DDE" w14:textId="77777777"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14:paraId="71147B02"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proofErr w:type="spellStart"/>
      <w:r w:rsidRPr="00557EA3">
        <w:rPr>
          <w:rFonts w:ascii="Times New Roman" w:hAnsi="Times New Roman" w:cs="B Nazanin"/>
          <w:sz w:val="24"/>
          <w:szCs w:val="28"/>
          <w:lang w:bidi="fa-IR"/>
        </w:rPr>
        <w:t>winsorize</w:t>
      </w:r>
      <w:proofErr w:type="spellEnd"/>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9BFF902" w14:textId="77777777" w:rsidR="001A6F13" w:rsidRPr="00557EA3"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A67EF01" w14:textId="77777777" w:rsidR="001A6F13" w:rsidRPr="00385E32"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14:paraId="46ACEE9D"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14:paraId="734AC6FD" w14:textId="77777777" w:rsidR="001A6F13" w:rsidRPr="00213348"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B0AF213" w14:textId="77777777" w:rsidR="001A6F13" w:rsidRPr="00025344"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14:paraId="6DF5C2BA"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83C5548" w14:textId="77777777"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14:paraId="0DA05A70"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5BBA45C4" w14:textId="77777777" w:rsidR="001A6F13" w:rsidRPr="008D54BA"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77777777"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14:paraId="43121969"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2865A24B" w14:textId="77777777" w:rsidR="001A6F13" w:rsidRPr="009D4289"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77777777"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14:paraId="22FFDD6B" w14:textId="77777777" w:rsidR="001A6F13" w:rsidRPr="003267C6" w:rsidRDefault="00000000"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14:paraId="4CDE1B00" w14:textId="77777777"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FBEB3A0" w14:textId="77777777" w:rsidR="001A6F13" w:rsidRPr="00836C95"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77777777"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8326917" w14:textId="77777777" w:rsidR="001A6F13" w:rsidRPr="003A19F2"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77777777"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50A024" w14:textId="77777777"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14:paraId="3E1C6AFB"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340FA38"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ECC2AC8" w14:textId="77777777"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9921ED7" w14:textId="77777777"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14:paraId="45B5CBF6" w14:textId="77777777" w:rsidR="00E66F12" w:rsidRPr="003A19F2" w:rsidRDefault="00E66F12" w:rsidP="007E638A">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RuleFit</w:t>
      </w:r>
      <w:proofErr w:type="spellEnd"/>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14:paraId="6A5E7C7F" w14:textId="77777777"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14:paraId="45DB1610" w14:textId="77777777"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proofErr w:type="spellStart"/>
      <w:r w:rsidR="00C31D45" w:rsidRPr="00C31D45">
        <w:rPr>
          <w:rFonts w:ascii="Times New Roman" w:hAnsi="Times New Roman" w:cs="B Nazanin"/>
          <w:sz w:val="24"/>
          <w:szCs w:val="28"/>
          <w:lang w:bidi="fa-IR"/>
        </w:rPr>
        <w:t>motonic</w:t>
      </w:r>
      <w:proofErr w:type="spellEnd"/>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0EA3C4F" w14:textId="77777777"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51843AB" w14:textId="77777777"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EE8CDF6" w14:textId="77777777"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14:paraId="44324FB7" w14:textId="77777777" w:rsidR="00E66F12" w:rsidRPr="003A19F2" w:rsidRDefault="00E66F1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okkema (2017)</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928EC95" w14:textId="77777777"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kope</w:t>
      </w:r>
      <w:proofErr w:type="spellEnd"/>
      <w:r w:rsidRPr="003A19F2">
        <w:rPr>
          <w:rFonts w:ascii="Times New Roman" w:hAnsi="Times New Roman" w:cs="B Nazanin"/>
          <w:sz w:val="24"/>
          <w:szCs w:val="28"/>
          <w:lang w:bidi="fa-IR"/>
        </w:rPr>
        <w:t xml:space="preserv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proofErr w:type="spellStart"/>
      <w:r w:rsidR="00CC2956" w:rsidRPr="00CC2956">
        <w:rPr>
          <w:rFonts w:ascii="Times New Roman" w:hAnsi="Times New Roman" w:cs="B Nazanin"/>
          <w:sz w:val="24"/>
          <w:szCs w:val="28"/>
          <w:lang w:bidi="fa-IR"/>
        </w:rPr>
        <w:t>skope</w:t>
      </w:r>
      <w:proofErr w:type="spellEnd"/>
      <w:r w:rsidR="00CC2956" w:rsidRPr="00CC2956">
        <w:rPr>
          <w:rFonts w:ascii="Times New Roman" w:hAnsi="Times New Roman" w:cs="B Nazanin"/>
          <w:sz w:val="24"/>
          <w:szCs w:val="28"/>
          <w:lang w:bidi="fa-IR"/>
        </w:rPr>
        <w:t>-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14:paraId="1208E673" w14:textId="77777777"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proofErr w:type="spellStart"/>
      <w:r w:rsidR="00E66F12" w:rsidRPr="003A19F2">
        <w:rPr>
          <w:rFonts w:ascii="Times New Roman" w:hAnsi="Times New Roman" w:cs="B Nazanin"/>
          <w:sz w:val="24"/>
          <w:szCs w:val="28"/>
          <w:lang w:bidi="fa-IR"/>
        </w:rPr>
        <w:t>imodels</w:t>
      </w:r>
      <w:proofErr w:type="spellEnd"/>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14:paraId="7A7D86D7" w14:textId="77777777"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14:paraId="3CAAE7BB" w14:textId="77777777"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0388D411" w14:textId="77777777"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14:paraId="333C4F91" w14:textId="77777777"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14:paraId="2BC53AC7" w14:textId="77777777"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14:paraId="0E3FD61B" w14:textId="77777777"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2057EB5" w14:textId="77777777"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14:paraId="67DAC8BB" w14:textId="77777777"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4F53AC1D" w14:textId="77777777"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14:paraId="57FEA9E1" w14:textId="77777777"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5FC7F24E" w14:textId="77777777"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14:paraId="14A784D0" w14:textId="77777777"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Singh, &amp;amp; Guestrin,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urls&gt;&lt;/urls&gt;&lt;/record&gt;&lt;/Cite&gt;&lt;/EndNote&gt;</w:instrText>
      </w:r>
      <w:r w:rsidR="0077046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a)</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799ED74E" w14:textId="77777777" w:rsidR="0058768B" w:rsidRPr="003A19F2" w:rsidRDefault="0058768B"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et al., 2016a)</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14:paraId="5DB6D0EE" w14:textId="77777777"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14:paraId="497A3591" w14:textId="77777777"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14:paraId="7065E639" w14:textId="77777777"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14:paraId="103DFDCA" w14:textId="77777777"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14:paraId="353DE335"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2424445" w14:textId="77777777"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C88288B"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14:paraId="3E885BF3" w14:textId="77777777"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3C5212" w14:textId="77777777"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14:paraId="75253961" w14:textId="77777777"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14:paraId="30172AF6" w14:textId="77777777"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3D7E86D" w14:textId="77777777"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CFC54E6" w14:textId="77777777"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751B0FA" w14:textId="77777777"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14:paraId="23FF5438" w14:textId="77777777"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14:paraId="154EA351" w14:textId="77777777"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14:paraId="04DC0C08" w14:textId="77777777"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08C64BD4" w14:textId="77777777"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A57AAFB" w14:textId="77777777" w:rsidR="00745EF8" w:rsidRPr="003A19F2" w:rsidRDefault="00745EF8"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B1235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14:paraId="5047240B" w14:textId="77777777"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543E9110"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14:paraId="7F4FEF32" w14:textId="77777777"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14:paraId="38984FF2" w14:textId="77777777"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n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proofErr w:type="spellStart"/>
      <w:r w:rsidR="00E40380">
        <w:rPr>
          <w:rFonts w:ascii="Times New Roman" w:hAnsi="Times New Roman" w:cs="B Nazanin"/>
          <w:sz w:val="24"/>
          <w:szCs w:val="28"/>
          <w:lang w:bidi="fa-IR"/>
        </w:rPr>
        <w:t>knn</w:t>
      </w:r>
      <w:proofErr w:type="spellEnd"/>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n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14:paraId="463FB747"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566F9C2"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14:paraId="2A884E96"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14:paraId="4A3B926E" w14:textId="77777777" w:rsidR="00745EF8" w:rsidRPr="00BD0F73" w:rsidRDefault="00745EF8" w:rsidP="00A403E6">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isbn&gt;0921-7126&lt;/isbn&gt;&lt;urls&gt;&lt;/urls&gt;&lt;/record&gt;&lt;/Cite&gt;&lt;/EndNote&gt;</w:instrText>
      </w:r>
      <w:r w:rsidR="007470DA" w:rsidRPr="00BD0F7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amodt &amp; Plaza, 1994)</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14:paraId="6A6D59CE" w14:textId="77777777"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14:paraId="001B177F" w14:textId="77777777"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14:paraId="2A610694" w14:textId="77777777"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67463262" w14:textId="77777777"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14:paraId="0B07C0EE" w14:textId="77777777"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3813072" w14:textId="77777777"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4E2C51EA"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14:paraId="154F694F"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14:paraId="2287B360"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14:paraId="4AF91BC7"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14:paraId="51AB7A15" w14:textId="77777777"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14:paraId="3A775AD6" w14:textId="77777777"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14:paraId="0FE48A1A" w14:textId="77777777"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14:paraId="4D92D06D" w14:textId="77777777"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1452BC4B" w14:textId="77777777"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14:paraId="450E42CB" w14:textId="77777777"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A403E6">
        <w:rPr>
          <w:rFonts w:ascii="Times New Roman" w:hAnsi="Times New Roman" w:cs="B Nazanin"/>
          <w:sz w:val="24"/>
          <w:szCs w:val="28"/>
          <w:rtl/>
          <w:lang w:bidi="fa-IR"/>
        </w:rPr>
        <w:instrText>98603254"&gt;29&lt;/</w:instrText>
      </w:r>
      <w:r w:rsidR="00A403E6">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Friedman, 2001)</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proofErr w:type="spellStart"/>
      <w:r w:rsidR="004F1E71">
        <w:rPr>
          <w:rFonts w:ascii="Times New Roman" w:hAnsi="Times New Roman" w:cs="B Nazanin"/>
          <w:sz w:val="24"/>
          <w:szCs w:val="28"/>
          <w:lang w:bidi="fa-IR"/>
        </w:rPr>
        <w:t>motonic</w:t>
      </w:r>
      <w:proofErr w:type="spellEnd"/>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4F252C67" w14:textId="77777777"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60255045" w14:textId="77777777" w:rsidR="004F1E71" w:rsidRPr="004F1E71"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77777777" w:rsidR="00ED4220" w:rsidRPr="003A19F2"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14:paraId="1FE675A0" w14:textId="77777777"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14:paraId="673B33B2" w14:textId="77777777" w:rsidR="008C141C" w:rsidRPr="003A19F2"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77777777"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14:paraId="264DF65B"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7F0C266"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A5E8585" w14:textId="77777777"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14:paraId="6734F736"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5FCBFC9" w14:textId="77777777"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14:paraId="7C5674CE" w14:textId="77777777" w:rsidR="00ED4220" w:rsidRDefault="00573572"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Boehmke, and McCarthy (2018)&lt;/DisplayText&gt;&lt;record&gt;&lt;rec-number&gt;30&lt;/rec-number&gt;&lt;foreign-keys&gt;&lt;key app="EN" db-id="pxvwtpreqvwd</w:instrText>
      </w:r>
      <w:r w:rsidR="00A403E6">
        <w:rPr>
          <w:rFonts w:ascii="Times New Roman" w:hAnsi="Times New Roman" w:cs="B Nazanin"/>
          <w:sz w:val="24"/>
          <w:szCs w:val="28"/>
          <w:rtl/>
          <w:lang w:bidi="fa-IR"/>
        </w:rPr>
        <w:instrText>2</w:instrText>
      </w:r>
      <w:r w:rsidR="00A403E6">
        <w:rPr>
          <w:rFonts w:ascii="Times New Roman" w:hAnsi="Times New Roman" w:cs="B Nazanin"/>
          <w:sz w:val="24"/>
          <w:szCs w:val="28"/>
          <w:lang w:bidi="fa-IR"/>
        </w:rPr>
        <w:instrText>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Boehmke, and McCarthy (2018)</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14:paraId="1BCC0D88" w14:textId="77777777"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77777777"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0C3C1A4B" w14:textId="77777777"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77777777"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14:paraId="60A3A777" w14:textId="77777777"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15C5F78" w14:textId="77777777"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14:paraId="4FC72CE6" w14:textId="77777777"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7125723" w14:textId="77777777"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5A5A805"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77777777"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114AA35"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0D26E27"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3D878CD"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42E89583" w14:textId="77777777"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6FBCA20C"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B1B9B1D"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D1A98D3" w14:textId="77777777"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14:paraId="4BDF791A" w14:textId="77777777"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14:paraId="5735B1D0" w14:textId="77777777"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41F34A76" w14:textId="77777777"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2D7C58CD" w14:textId="77777777"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14:paraId="16677256" w14:textId="77777777" w:rsidR="00ED4220" w:rsidRPr="003A19F2" w:rsidRDefault="00ED4220"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Zhao &amp; Hastie, 2021)</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14:paraId="199A1A1F" w14:textId="77777777"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14:paraId="47E8D8AD" w14:textId="77777777"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ACD2E47" w14:textId="77777777"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C7533EF" w14:textId="77777777"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7561F01" w14:textId="77777777"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DF058A2" w14:textId="77777777"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14:paraId="48850EA6" w14:textId="77777777"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proofErr w:type="spellStart"/>
      <w:r w:rsidRPr="003A19F2">
        <w:rPr>
          <w:rFonts w:ascii="Times New Roman" w:hAnsi="Times New Roman" w:cs="B Nazanin"/>
          <w:sz w:val="24"/>
          <w:szCs w:val="28"/>
          <w:lang w:bidi="fa-IR"/>
        </w:rPr>
        <w:t>pdp</w:t>
      </w:r>
      <w:proofErr w:type="spellEnd"/>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proofErr w:type="spellStart"/>
      <w:r w:rsidR="007E6CE5">
        <w:rPr>
          <w:rFonts w:ascii="Times New Roman" w:hAnsi="Times New Roman" w:cs="B Nazanin"/>
          <w:sz w:val="24"/>
          <w:szCs w:val="28"/>
          <w:lang w:bidi="fa-IR"/>
        </w:rPr>
        <w:t>PDPBox</w:t>
      </w:r>
      <w:proofErr w:type="spellEnd"/>
      <w:r w:rsidR="007E6CE5">
        <w:rPr>
          <w:rFonts w:ascii="Times New Roman" w:hAnsi="Times New Roman" w:cs="B Nazanin" w:hint="cs"/>
          <w:sz w:val="24"/>
          <w:szCs w:val="28"/>
          <w:rtl/>
          <w:lang w:bidi="fa-IR"/>
        </w:rPr>
        <w:t xml:space="preserve"> استفاده نمود.</w:t>
      </w:r>
    </w:p>
    <w:p w14:paraId="338FE14E" w14:textId="77777777"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14:paraId="31C32F80" w14:textId="77777777"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14:paraId="280203E3" w14:textId="77777777"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14:paraId="705BF2C1" w14:textId="77777777"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A403E6">
        <w:rPr>
          <w:rFonts w:ascii="Times New Roman" w:hAnsi="Times New Roman" w:cs="B Nazanin"/>
          <w:sz w:val="24"/>
          <w:szCs w:val="28"/>
          <w:rtl/>
          <w:lang w:bidi="fa-IR"/>
        </w:rPr>
        <w:instrText>="1698603511"&gt;32&lt;/</w:instrText>
      </w:r>
      <w:r w:rsidR="00A403E6">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pley &amp; Zhu, 2020)</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127CC768"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57FAACD5" w14:textId="77777777"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14:paraId="46C54F3B" w14:textId="77777777"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A7D5AD6"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7777777"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CE1D79D" w14:textId="77777777"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1F19676C"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44544399" w14:textId="77777777"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6FB21F9E"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3C1ECA12" w14:textId="77777777"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14:paraId="043AF6B3" w14:textId="77777777"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6516E28E" w14:textId="77777777"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proofErr w:type="gramStart"/>
      <w:r w:rsidRPr="003A19F2">
        <w:rPr>
          <w:rFonts w:ascii="Times New Roman" w:hAnsi="Times New Roman" w:cs="B Nazanin"/>
          <w:sz w:val="24"/>
          <w:szCs w:val="28"/>
          <w:lang w:bidi="fa-IR"/>
        </w:rPr>
        <w:t xml:space="preserve">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14:paraId="39FE3DE6" w14:textId="77777777"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14:paraId="69997200" w14:textId="77777777"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14:paraId="3EB754D9" w14:textId="77777777"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1A3EE36C"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79A770DC" w14:textId="77777777" w:rsidR="00FE5574" w:rsidRPr="00FE5574"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77777777"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14:paraId="7F3D2B0F"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68A9DAAE" w14:textId="77777777" w:rsidR="00B453BE" w:rsidRPr="00F81F09"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77777777"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14:paraId="79A07C87" w14:textId="77777777"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14:paraId="1CD645E6" w14:textId="77777777" w:rsidR="003C404E" w:rsidRPr="003C404E"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77777777"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14:paraId="4EBC6E2D" w14:textId="77777777" w:rsidR="00797AA2" w:rsidRPr="00797AA2"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7777777"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D4BFDB1" w14:textId="77777777"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7505162"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6F4EED86" w14:textId="77777777"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14:paraId="41FB0E1D"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57593FAE"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14:paraId="15ECEB8D" w14:textId="77777777" w:rsidR="001C520F" w:rsidRPr="00F860E0"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7777777"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14:paraId="74024DF4" w14:textId="77777777"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7756E46" w14:textId="77777777" w:rsidR="001765CC" w:rsidRPr="001765CC"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77777777"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2D4E794" w14:textId="77777777"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14:paraId="0CC4CC18" w14:textId="77777777"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14:paraId="74D67873" w14:textId="77777777"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2D7DBC5" w14:textId="77777777"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77777777"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24AD3073"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328767C" w14:textId="77777777"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14:paraId="62562A31" w14:textId="77777777"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E9D8E04" w14:textId="77777777"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14:paraId="1D5DFEBB" w14:textId="77777777"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3A020627" w14:textId="77777777"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AB2E52C" w14:textId="77777777"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3C0ED57A" w14:textId="77777777"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14:paraId="202072FA" w14:textId="77777777"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7E7A981" w14:textId="77777777"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14:paraId="1BAF279B" w14:textId="77777777" w:rsidR="00C81B0A" w:rsidRPr="003A19F2" w:rsidRDefault="00C81B0A" w:rsidP="00686C2F">
      <w:pPr>
        <w:bidi/>
        <w:spacing w:after="0"/>
        <w:jc w:val="both"/>
        <w:rPr>
          <w:rFonts w:ascii="Times New Roman" w:hAnsi="Times New Roman" w:cs="B Nazanin"/>
          <w:sz w:val="24"/>
          <w:szCs w:val="28"/>
          <w:rtl/>
          <w:lang w:bidi="fa-IR"/>
        </w:rPr>
      </w:pPr>
    </w:p>
    <w:p w14:paraId="298F2A78" w14:textId="77777777"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745D0A2B" w14:textId="77777777"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77777777"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14:paraId="555AAF74" w14:textId="77777777"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309D4C1" w14:textId="77777777"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14:paraId="7B339AE5"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77777777"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39E77E44" w14:textId="77777777"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NAlysis</w:t>
      </w:r>
      <w:proofErr w:type="spellEnd"/>
      <w:r w:rsidRPr="003A19F2">
        <w:rPr>
          <w:rFonts w:ascii="Times New Roman" w:hAnsi="Times New Roman" w:cs="B Nazanin"/>
          <w:sz w:val="24"/>
          <w:szCs w:val="28"/>
          <w:lang w:bidi="fa-IR"/>
        </w:rPr>
        <w:t xml:space="preserve"> Of </w:t>
      </w:r>
      <w:proofErr w:type="spellStart"/>
      <w:r w:rsidRPr="003A19F2">
        <w:rPr>
          <w:rFonts w:ascii="Times New Roman" w:hAnsi="Times New Roman" w:cs="B Nazanin"/>
          <w:sz w:val="24"/>
          <w:szCs w:val="28"/>
          <w:lang w:bidi="fa-IR"/>
        </w:rPr>
        <w:t>VAriance</w:t>
      </w:r>
      <w:proofErr w:type="spellEnd"/>
      <w:r w:rsidRPr="003A19F2">
        <w:rPr>
          <w:rFonts w:ascii="Times New Roman" w:hAnsi="Times New Roman" w:cs="B Nazanin"/>
          <w:sz w:val="24"/>
          <w:szCs w:val="28"/>
          <w:lang w:bidi="fa-IR"/>
        </w:rPr>
        <w:t xml:space="preserv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0E3CDC6"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77777777"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8319B0F"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14:paraId="42165A47"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77777777"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831B76B" w14:textId="77777777"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14:paraId="26567F48"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7777777"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6D9ADA9"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07E804E3" w14:textId="77777777"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14:paraId="6B103FCB"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77777777"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AAA9732" w14:textId="77777777"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D7744E8"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7777777"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F94F158" w14:textId="77777777"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6FFB96BB" w14:textId="77777777"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1D27501"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77777777"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13C7550"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576D4937" w14:textId="77777777"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77777777"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F0409AC" w14:textId="77777777"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14:paraId="38F4035F" w14:textId="77777777"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14:paraId="04321EF8" w14:textId="77777777"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1DAC033" w14:textId="77777777"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100C2F89" w14:textId="77777777"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14:paraId="3E88476D" w14:textId="77777777"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0D290455" w14:textId="77777777"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14:paraId="7997DB49" w14:textId="77777777"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51C47861" w14:textId="77777777" w:rsidR="00C81B0A" w:rsidRPr="003A19F2" w:rsidRDefault="00C81B0A"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ömping (2020)</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14:paraId="794AFAA0" w14:textId="77777777"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C7DC0B7" w14:textId="77777777"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F56F83C"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67DE1C7" w14:textId="77777777"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64B49CF" w14:textId="77777777"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14:paraId="415B8515" w14:textId="77777777"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F0D4C45"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C33E481"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DD2295E" w14:textId="77777777"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14:paraId="2289C268" w14:textId="77777777"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19F3DFA8" w14:textId="77777777"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LEPlot</w:t>
      </w:r>
      <w:proofErr w:type="spellEnd"/>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LEPython</w:t>
      </w:r>
      <w:proofErr w:type="spellEnd"/>
      <w:r w:rsidRPr="003A19F2">
        <w:rPr>
          <w:rFonts w:ascii="Times New Roman" w:hAnsi="Times New Roman" w:cs="B Nazanin"/>
          <w:sz w:val="24"/>
          <w:szCs w:val="28"/>
          <w:lang w:bidi="fa-IR"/>
        </w:rPr>
        <w:t xml:space="preserve"> </w:t>
      </w:r>
      <w:proofErr w:type="gramStart"/>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w:t>
      </w:r>
      <w:proofErr w:type="gram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14:paraId="3BD7FBA2" w14:textId="77777777"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14:paraId="67DD5A41" w14:textId="77777777"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14:paraId="31DC58BD" w14:textId="77777777"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14:paraId="6D451E6D"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0FAD3EA7"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449344F"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14:paraId="10CBA39B" w14:textId="77777777"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68718D"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8E033"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71DE449"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14:paraId="2CC55F96"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F50380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82C374"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A9121A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14:paraId="796D3CAE" w14:textId="77777777"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AF0B577"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F6E6401"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8FF6907"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14:paraId="6A2E3277" w14:textId="77777777"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BDEB40"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F6E2D3"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86873C5"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14:paraId="4D9CF403" w14:textId="77777777"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95300A3"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504C14ED"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1CBAC4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14:paraId="1949F73A" w14:textId="77777777"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59E2145"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14:paraId="0510BD7C" w14:textId="77777777"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6F2C8E"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0D3147"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286E00" w14:textId="77777777"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14:paraId="3D1F60E6"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41FC76"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7F207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D811F"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14:paraId="4D75AD69" w14:textId="77777777"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7D51AD6"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573884A"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C406528"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14:paraId="5F2356D1" w14:textId="77777777"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8A74FB"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8B680DF"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7AD3FD"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14:paraId="6111ED71" w14:textId="77777777"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9C67BD2"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E8916B4"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C38FB69" w14:textId="77777777"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14:paraId="07CF0376"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BC47F90"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riedman and Popescu (2008)</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2C5E8BE8" w14:textId="77777777"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14:paraId="422A1FE5"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5165B26"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14:paraId="25B39B2C" w14:textId="77777777" w:rsidR="008B180E" w:rsidRPr="003A19F2"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77777777"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14:paraId="270CAEA9" w14:textId="77777777"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14:paraId="2C955A3E" w14:textId="77777777" w:rsidR="007274CD" w:rsidRPr="003A19F2"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14:paraId="2625201B" w14:textId="77777777"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94D7383"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556246" w14:textId="77777777" w:rsidR="00AD0337" w:rsidRPr="00996F50"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77777777"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14:paraId="16C8B6C7" w14:textId="77777777" w:rsidR="00C83DCB" w:rsidRPr="00C83DCB"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77777777"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14:paraId="246F5854"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E9C5014" w14:textId="77777777"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DB8E6A2" w14:textId="77777777"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14:paraId="2974A6C0"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B2DDBAE" w14:textId="77777777"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14:paraId="3838B7A4"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72E9D6F5" w14:textId="77777777"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7777777"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0D1A76F"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14:paraId="66113E50" w14:textId="77777777"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77777777"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488A1F11" w14:textId="77777777"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14:paraId="75D69E1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57B2302" w14:textId="77777777"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FFAD0FB"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42FEB12"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14:paraId="6D5A1316"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39B3572" w14:textId="77777777"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14:paraId="645E1307" w14:textId="77777777"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14:paraId="080CF1BA" w14:textId="77777777"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73A21B8C"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14:paraId="2D07C5CB"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14:paraId="1E3BC102"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5682F68" w14:textId="77777777" w:rsidR="00447B3E"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Inglis&lt;/Author&gt;&lt;Year&gt;2022&lt;/Year&gt;&lt;RecNum&gt;56&lt;/RecNum&gt;&lt;DisplayText&gt;(Inglis, Parnell, &amp;amp; Hurley, 2022)&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Inglis, Parnell, &amp; Hurley, 2022)</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8EFA623" w14:textId="77777777" w:rsidR="00F92819"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556EC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3786EAB5"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DE7009D" w14:textId="77777777"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20F5F3A" w14:textId="77777777"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14:paraId="12C505E5" w14:textId="77777777"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proofErr w:type="spellStart"/>
      <w:r w:rsidR="00044247">
        <w:rPr>
          <w:rFonts w:ascii="Times New Roman" w:hAnsi="Times New Roman" w:cs="B Nazanin"/>
          <w:sz w:val="24"/>
          <w:szCs w:val="28"/>
          <w:lang w:bidi="fa-IR"/>
        </w:rPr>
        <w:t>iml</w:t>
      </w:r>
      <w:proofErr w:type="spellEnd"/>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proofErr w:type="spellStart"/>
      <w:r w:rsidR="00044247">
        <w:rPr>
          <w:rFonts w:ascii="Times New Roman" w:hAnsi="Times New Roman" w:cs="B Nazanin"/>
          <w:sz w:val="24"/>
          <w:szCs w:val="28"/>
          <w:lang w:bidi="fa-IR"/>
        </w:rPr>
        <w:t>RuleFit</w:t>
      </w:r>
      <w:proofErr w:type="spellEnd"/>
      <w:r w:rsidR="00044247">
        <w:rPr>
          <w:rFonts w:ascii="Times New Roman" w:hAnsi="Times New Roman" w:cs="B Nazanin" w:hint="cs"/>
          <w:sz w:val="24"/>
          <w:szCs w:val="28"/>
          <w:rtl/>
          <w:lang w:bidi="fa-IR"/>
        </w:rPr>
        <w:t xml:space="preserve"> پیاده سازی می کند. پکیج </w:t>
      </w:r>
      <w:proofErr w:type="spellStart"/>
      <w:r w:rsidRPr="003A19F2">
        <w:rPr>
          <w:rFonts w:ascii="Times New Roman" w:hAnsi="Times New Roman" w:cs="B Nazanin"/>
          <w:sz w:val="24"/>
          <w:szCs w:val="28"/>
          <w:lang w:bidi="fa-IR"/>
        </w:rPr>
        <w:t>gbm</w:t>
      </w:r>
      <w:proofErr w:type="spellEnd"/>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2B7FE328" w14:textId="77777777"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14:paraId="643A3B83" w14:textId="77777777"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290A0375"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0336471" w14:textId="77777777" w:rsidR="00447B3E" w:rsidRPr="003A19F2" w:rsidRDefault="00447B3E"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A403E6">
        <w:rPr>
          <w:rFonts w:ascii="Times New Roman" w:hAnsi="Times New Roman" w:cs="B Nazanin"/>
          <w:sz w:val="24"/>
          <w:szCs w:val="28"/>
          <w:rtl/>
          <w:lang w:bidi="fa-IR"/>
        </w:rPr>
        <w:instrText>&gt;2018&lt;/</w:instrText>
      </w:r>
      <w:r w:rsidR="00A403E6">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Greenwell et al. (2018)</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proofErr w:type="spellStart"/>
      <w:r w:rsidR="002E7C7E">
        <w:rPr>
          <w:rFonts w:ascii="Times New Roman" w:hAnsi="Times New Roman" w:cs="B Nazanin"/>
          <w:sz w:val="24"/>
          <w:szCs w:val="28"/>
          <w:lang w:bidi="fa-IR"/>
        </w:rPr>
        <w:t>vip</w:t>
      </w:r>
      <w:proofErr w:type="spellEnd"/>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14:paraId="4EA0FAB9" w14:textId="77777777"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14:paraId="10BF637A" w14:textId="77777777"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9580023" w14:textId="77777777"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14:paraId="6009F6C2" w14:textId="77777777"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77777777"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14:paraId="03C81DAE" w14:textId="77777777"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14:paraId="13DDD0F4" w14:textId="77777777"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3FA5ED71" w14:textId="77777777"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14:paraId="5B92E8DB" w14:textId="77777777" w:rsidR="006E75A6" w:rsidRPr="006E75A6"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77777777"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14:paraId="399DB4B9" w14:textId="77777777"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22AE7E8" w14:textId="77777777" w:rsidR="00B8706A" w:rsidRPr="003A19F2" w:rsidRDefault="00B8706A" w:rsidP="00686C2F">
      <w:pPr>
        <w:bidi/>
        <w:spacing w:after="0"/>
        <w:jc w:val="both"/>
        <w:rPr>
          <w:rFonts w:ascii="Times New Roman" w:hAnsi="Times New Roman" w:cs="B Nazanin"/>
          <w:sz w:val="24"/>
          <w:szCs w:val="28"/>
          <w:rtl/>
          <w:lang w:bidi="fa-IR"/>
        </w:rPr>
      </w:pPr>
    </w:p>
    <w:p w14:paraId="730FB327" w14:textId="77777777"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14:paraId="36B225F4" w14:textId="77777777"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14:paraId="6B66C2D3" w14:textId="77777777"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14:paraId="604D19E7" w14:textId="77777777"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08E79980" w14:textId="77777777"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14:paraId="37F86A2A" w14:textId="77777777"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14:paraId="500D9C9B" w14:textId="77777777"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14:paraId="353DCDDC" w14:textId="77777777" w:rsidR="00231258" w:rsidRPr="003A19F2"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7777777"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14:paraId="28DC2AB4" w14:textId="77777777" w:rsidR="007E6082" w:rsidRPr="007E6082"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77777777"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14:paraId="54C76C3F" w14:textId="77777777"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1909411" w14:textId="77777777"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14:paraId="228D0839" w14:textId="77777777"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14:paraId="17814774" w14:textId="77777777"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14:paraId="559EFCD3"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4F561E61" w14:textId="77777777"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14:paraId="35D84ACD" w14:textId="77777777"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14:paraId="45BA72F7"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14:paraId="1CD93511" w14:textId="77777777"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14:paraId="53D57DA7" w14:textId="77777777" w:rsidR="00843839"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14:paraId="40425D83" w14:textId="77777777" w:rsidR="00D520BB" w:rsidRPr="003A19F2"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77777777" w:rsidR="00843839" w:rsidRDefault="0057559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14:paraId="1F93AEC1" w14:textId="77777777" w:rsidR="00575595" w:rsidRPr="003A19F2"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77777777"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D063F5A" w14:textId="77777777" w:rsidR="00A925E1" w:rsidRPr="007248F6"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14:paraId="7539FEEB" w14:textId="77777777" w:rsidR="00C335C0" w:rsidRPr="003A19F2"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14:paraId="016EFBB0" w14:textId="77777777" w:rsidR="00C335C0" w:rsidRPr="00C335C0"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77777777"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14:paraId="186A9B81" w14:textId="77777777" w:rsidR="007E0DFF" w:rsidRPr="007E0DF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77777777"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14:paraId="3E164EEF" w14:textId="77777777" w:rsidR="00843839" w:rsidRPr="003A19F2" w:rsidRDefault="0083519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14:paraId="78DF047B" w14:textId="77777777"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14:paraId="1EBBE4D6" w14:textId="77777777"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14:paraId="2946ACDA" w14:textId="77777777"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14:paraId="1761E923" w14:textId="77777777"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14:paraId="22399133" w14:textId="77777777"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14:paraId="15840ED2" w14:textId="77777777"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ANAlysis</w:t>
      </w:r>
      <w:proofErr w:type="spellEnd"/>
      <w:r w:rsidRPr="003A19F2">
        <w:rPr>
          <w:rFonts w:ascii="Times New Roman" w:hAnsi="Times New Roman" w:cs="B Nazanin"/>
          <w:sz w:val="24"/>
          <w:szCs w:val="28"/>
          <w:lang w:bidi="fa-IR"/>
        </w:rPr>
        <w:t xml:space="preserve"> Of </w:t>
      </w:r>
      <w:proofErr w:type="spellStart"/>
      <w:r w:rsidRPr="003A19F2">
        <w:rPr>
          <w:rFonts w:ascii="Times New Roman" w:hAnsi="Times New Roman" w:cs="B Nazanin"/>
          <w:sz w:val="24"/>
          <w:szCs w:val="28"/>
          <w:lang w:bidi="fa-IR"/>
        </w:rPr>
        <w:t>VAriance</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proofErr w:type="gramStart"/>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14:paraId="06395819" w14:textId="77777777"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0F56756" w14:textId="77777777"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14:paraId="418A272F" w14:textId="77777777"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14:paraId="6C0E00DA" w14:textId="77777777" w:rsidR="00843839" w:rsidRDefault="007E10E8"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Hooker (2007)</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proofErr w:type="gramStart"/>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proofErr w:type="gramEnd"/>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14:paraId="70438FAC" w14:textId="77777777" w:rsidR="00E00B23" w:rsidRPr="00447161"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77777777"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6DD8425C" w14:textId="77777777"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fU</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14:paraId="0E679A7C"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79E4863" w14:textId="77777777"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14:paraId="4E4BC06D" w14:textId="77777777"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Apley and Zhu (2020)</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14:paraId="4B21F3DB"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09505BA"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009A35D" w14:textId="77777777"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14:paraId="2CCCE4C1" w14:textId="77777777"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14:paraId="4B707BE8" w14:textId="77777777" w:rsidR="00032394" w:rsidRPr="003A19F2"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77777777"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17A6B34C" w14:textId="77777777" w:rsidR="00843839" w:rsidRPr="003A19F2" w:rsidRDefault="00843839"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Caruana et al., 2015)</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14:paraId="71393C0E" w14:textId="77777777"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3BC1CFEF" w14:textId="77777777"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1552DE91" w14:textId="77777777"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14:paraId="273112E1" w14:textId="77777777"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AE100A" w14:textId="77777777"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14:paraId="50AA225A"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14:paraId="29F4C4EB"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E332644" w14:textId="77777777"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7B4FCFB3" w14:textId="77777777"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14:paraId="3FDFED6E" w14:textId="77777777"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14:paraId="0CA461EA" w14:textId="77777777"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94D1664" w14:textId="77777777"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3D60BFA3" w14:textId="77777777"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14:paraId="43A4AABA" w14:textId="77777777"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14:paraId="1F368B99" w14:textId="77777777"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14:paraId="0A9620E3" w14:textId="77777777"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14:paraId="3C784FB3"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Breiman (2001)</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Rudin, and Dominici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Rudin, and Dominici (2019)</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E965872"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14:paraId="18CC0620" w14:textId="77777777"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14:paraId="6613C513" w14:textId="77777777"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14:paraId="1F7C66BC" w14:textId="77777777"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14:paraId="027E054E" w14:textId="77777777"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14:paraId="379E2DFE" w14:textId="77777777"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14:paraId="4A574D01" w14:textId="77777777"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14:paraId="12320724" w14:textId="77777777"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14:paraId="2448B983" w14:textId="77777777" w:rsidR="00B67FF3" w:rsidRPr="003A19F2" w:rsidRDefault="00D60FF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A403E6">
        <w:rPr>
          <w:rFonts w:ascii="Times New Roman" w:hAnsi="Times New Roman" w:cs="B Nazanin"/>
          <w:sz w:val="24"/>
          <w:szCs w:val="28"/>
          <w:rtl/>
          <w:lang w:bidi="fa-IR"/>
        </w:rPr>
        <w:instrText>&gt;</w:instrText>
      </w:r>
      <w:r w:rsidR="00A403E6">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Fisher et al. (2019)</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14:paraId="15018A5E" w14:textId="77777777"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14:paraId="7725FF54" w14:textId="77777777"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14:paraId="07C128CA" w14:textId="77777777"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proofErr w:type="spellStart"/>
      <w:r w:rsidR="0072066C">
        <w:rPr>
          <w:rFonts w:ascii="Times New Roman" w:hAnsi="Times New Roman" w:cs="B Nazanin"/>
          <w:sz w:val="24"/>
          <w:szCs w:val="28"/>
          <w:lang w:bidi="fa-IR"/>
        </w:rPr>
        <w:t>mae</w:t>
      </w:r>
      <w:proofErr w:type="spellEnd"/>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proofErr w:type="spellStart"/>
      <w:r w:rsidR="0072066C">
        <w:rPr>
          <w:rFonts w:ascii="Times New Roman" w:hAnsi="Times New Roman" w:cs="B Nazanin"/>
          <w:sz w:val="24"/>
          <w:szCs w:val="28"/>
          <w:lang w:bidi="fa-IR"/>
        </w:rPr>
        <w:t>mae</w:t>
      </w:r>
      <w:proofErr w:type="spellEnd"/>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4676D2"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77777777"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99AB843"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2F9BA4BA" w14:textId="77777777"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14:paraId="010B4ADE"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14:paraId="2943CB37" w14:textId="77777777"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14:paraId="28D7C909"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9482B41" w14:textId="77777777"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69AD56B8" w14:textId="77777777" w:rsidR="00B67FF3" w:rsidRPr="003A19F2" w:rsidRDefault="00B67FF3" w:rsidP="00686C2F">
      <w:pPr>
        <w:bidi/>
        <w:spacing w:after="0"/>
        <w:jc w:val="both"/>
        <w:rPr>
          <w:rFonts w:ascii="Times New Roman" w:hAnsi="Times New Roman" w:cs="B Nazanin"/>
          <w:sz w:val="24"/>
          <w:szCs w:val="28"/>
          <w:rtl/>
          <w:lang w:bidi="fa-IR"/>
        </w:rPr>
      </w:pPr>
    </w:p>
    <w:p w14:paraId="39E4C92E" w14:textId="77777777"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1906B89D"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1E51CC7"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3D8DCB8B"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14:paraId="03C677C1" w14:textId="77777777"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14:paraId="6FECDBEF"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14:paraId="6CBE6232"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14:paraId="5ECA1A76"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14:paraId="0A661C47"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14:paraId="5B425501" w14:textId="77777777"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14:paraId="1AC3E3FA" w14:textId="77777777"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14:paraId="680DB4C6"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0DD10A7" w14:textId="77777777"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5F9A36E1" w14:textId="77777777"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14:paraId="3A382DA1" w14:textId="77777777"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14:paraId="183B55CD" w14:textId="77777777"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7576AEC" w14:textId="77777777"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14:paraId="2FADA438" w14:textId="77777777"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3381D2EF" w14:textId="77777777"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14:paraId="1685E575" w14:textId="77777777"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14:paraId="29C069AF" w14:textId="77777777"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14:paraId="55A3308B" w14:textId="77777777"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708A39C2" w14:textId="77777777"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1D6AB96" w14:textId="77777777"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14:paraId="23814062" w14:textId="77777777"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08FAD7F" w14:textId="77777777"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14:paraId="12FFACF8"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tmann&lt;/Author&gt;&lt;Year&gt;2010&lt;/Year&gt;&lt;RecNum&gt;91&lt;/RecNum&gt;&lt;DisplayText&gt;(Altmann, Toloşi, Sander, &amp;amp; Lengauer, 2010)&lt;/DisplayText&gt;&lt;record&gt;&lt;rec-number&gt;91&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tmann, Toloşi, Sander, &amp; Lengauer, 2010)</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59B52AC" w14:textId="77777777"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2BF939B" w14:textId="77777777" w:rsidR="00B67FF3" w:rsidRPr="003A19F2" w:rsidRDefault="00B67FF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ei&lt;/Author&gt;&lt;Year&gt;2015&lt;/Year&gt;&lt;RecNum&gt;62&lt;/RecNum&gt;&lt;DisplayText&gt;Wei, Lu, and Song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142&l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ei, Lu, and Song (2015)</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6A8E9CB7" w14:textId="77777777"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14:paraId="7C1EF889" w14:textId="77777777"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proofErr w:type="spellStart"/>
      <w:r w:rsidR="00B67FF3" w:rsidRPr="003A19F2">
        <w:rPr>
          <w:rFonts w:ascii="Times New Roman" w:hAnsi="Times New Roman" w:cs="B Nazanin"/>
          <w:sz w:val="24"/>
          <w:szCs w:val="28"/>
          <w:lang w:bidi="fa-IR"/>
        </w:rPr>
        <w:t>iml</w:t>
      </w:r>
      <w:proofErr w:type="spellEnd"/>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proofErr w:type="spellStart"/>
      <w:r w:rsidR="00B67FF3" w:rsidRPr="003A19F2">
        <w:rPr>
          <w:rFonts w:ascii="Times New Roman" w:hAnsi="Times New Roman" w:cs="B Nazanin"/>
          <w:sz w:val="24"/>
          <w:szCs w:val="28"/>
          <w:lang w:bidi="fa-IR"/>
        </w:rPr>
        <w:t>vip</w:t>
      </w:r>
      <w:proofErr w:type="spellEnd"/>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proofErr w:type="spellStart"/>
      <w:r w:rsidR="00B67FF3" w:rsidRPr="003A19F2">
        <w:rPr>
          <w:rFonts w:ascii="Times New Roman" w:hAnsi="Times New Roman" w:cs="B Nazanin"/>
          <w:sz w:val="24"/>
          <w:szCs w:val="28"/>
          <w:lang w:bidi="fa-IR"/>
        </w:rPr>
        <w:t>rfpimp</w:t>
      </w:r>
      <w:proofErr w:type="spellEnd"/>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14:paraId="4B319ABA" w14:textId="77777777"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14:paraId="4909AE42"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14:paraId="136EE7E8" w14:textId="77777777"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14:paraId="20C35F2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14:paraId="0226845C" w14:textId="77777777"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AB07672"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14:paraId="7EBCAFA8" w14:textId="77777777"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14:paraId="00E6C78C" w14:textId="77777777"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691BB0C"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1FC16C54" w14:textId="77777777"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5A658DBF" w14:textId="77777777"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04FBB590"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477116F3"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14:paraId="588A469C"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14:paraId="4BC3C2CF"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14:paraId="30156DDF" w14:textId="77777777"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14:paraId="4124C25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A40D555" w14:textId="77777777"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444E12A" w14:textId="77777777" w:rsidR="003C3329" w:rsidRPr="003C3329"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77777777"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w:t>
      </w:r>
      <w:proofErr w:type="spellStart"/>
      <w:r w:rsidR="00FE060B" w:rsidRPr="003A19F2">
        <w:rPr>
          <w:rFonts w:ascii="Times New Roman" w:hAnsi="Times New Roman" w:cs="B Nazanin"/>
          <w:sz w:val="24"/>
          <w:szCs w:val="28"/>
          <w:lang w:bidi="fa-IR"/>
        </w:rPr>
        <w:t>i</w:t>
      </w:r>
      <w:proofErr w:type="spellEnd"/>
      <w:r w:rsidR="00FE060B" w:rsidRPr="003A19F2">
        <w:rPr>
          <w:rFonts w:ascii="Times New Roman" w:hAnsi="Times New Roman" w:cs="B Nazanin"/>
          <w:sz w:val="24"/>
          <w:szCs w:val="28"/>
          <w:lang w:bidi="fa-IR"/>
        </w:rPr>
        <w:t>-</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14:paraId="3C5B6341" w14:textId="77777777"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FB852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14:paraId="043059DA" w14:textId="77777777"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14:paraId="4DF3BF82"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14:paraId="1B06CABA"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E9BF5A5" w14:textId="77777777"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54591E92" w14:textId="77777777"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9F6A645"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14:paraId="0655A01A" w14:textId="77777777"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89D7655" w14:textId="77777777"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BD193BD" w14:textId="77777777"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14:paraId="421D930D" w14:textId="77777777"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039F27F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BCC6109" w14:textId="77777777"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3AB33BE2" w14:textId="77777777"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14:paraId="090D2DFD" w14:textId="77777777"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14:paraId="59A9F111"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14:paraId="6791EED1" w14:textId="77777777"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6483B95E" w14:textId="77777777"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14:paraId="2C6B2524" w14:textId="77777777"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257C8F53" w14:textId="77777777"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14:paraId="3693344D" w14:textId="77777777"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proofErr w:type="spellStart"/>
      <w:r w:rsidRPr="003A19F2">
        <w:rPr>
          <w:rFonts w:ascii="Times New Roman" w:hAnsi="Times New Roman" w:cs="B Nazanin"/>
          <w:sz w:val="24"/>
          <w:szCs w:val="28"/>
          <w:lang w:bidi="fa-IR"/>
        </w:rPr>
        <w:t>iml</w:t>
      </w:r>
      <w:proofErr w:type="spellEnd"/>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14:paraId="484A3CF2" w14:textId="77777777"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14:paraId="6310FAFC" w14:textId="77777777"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D79850B"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9F1B543"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77777777"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14:paraId="74514B21"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im et al. (2016)</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DBC3529" w14:textId="77777777"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68504F9E"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6C0B45A0" w14:textId="77777777"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14:paraId="077AF42E" w14:textId="77777777"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12F62F4D"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14:paraId="0981655B"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14:paraId="441A195E" w14:textId="77777777"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14:paraId="384C05AA" w14:textId="77777777"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14:paraId="57820E6B" w14:textId="77777777"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36FF989" w14:textId="77777777" w:rsidR="00F72228" w:rsidRPr="00F72228"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77777777"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14:paraId="3E2DBE92" w14:textId="77777777"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7BF4B962"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14:paraId="14C3BD9F"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44E3389" w14:textId="77777777"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371BE024"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00D5ED6" wp14:editId="4BFC2968">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14:paraId="4372A8F5" w14:textId="77777777"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14:paraId="20C89DB7" w14:textId="77777777"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B573FBC"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14:paraId="6D34E95C"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14:paraId="21E95500" w14:textId="77777777"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14:paraId="0F6EAE1B" w14:textId="77777777"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14:paraId="2419F1C4"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14:paraId="125CA946" w14:textId="77777777"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14:paraId="4E78547F" w14:textId="77777777"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94E63F3"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14:paraId="4BC50531" w14:textId="77777777"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6064F3E1"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BECD8BB" w14:textId="77777777"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14:paraId="6843372D"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14:paraId="75A8B0DB"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395B6E5" w14:textId="77777777"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1965A6B" w14:textId="77777777" w:rsidR="00AD08CB" w:rsidRPr="003A19F2"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77777777"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1D86C2CB"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5EBA34C"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14:paraId="4BE47B27"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14:paraId="175575EA"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14:paraId="44995751" w14:textId="77777777"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14:paraId="49B798F0" w14:textId="77777777"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3731937" w14:textId="77777777"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14:paraId="119B0749" w14:textId="77777777"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37326C2"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73A28C88" w14:textId="77777777"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14:paraId="2986E85A" w14:textId="77777777"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14:paraId="378C9B2A" w14:textId="77777777"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14:paraId="28296543" w14:textId="77777777"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14:paraId="571E8E5C" w14:textId="77777777"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14:paraId="4A484327" w14:textId="77777777"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14:paraId="5144FFF1" w14:textId="77777777"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F1B930C" w14:textId="77777777"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14:paraId="3FE50CAD" w14:textId="77777777"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14:paraId="5124101B" w14:textId="77777777"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6F8AABAE" w14:textId="77777777"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5E9242E" w14:textId="77777777"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14:paraId="4C1DB6D3" w14:textId="77777777"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2AFBACBF" w14:textId="77777777"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14:paraId="141EEB0A" w14:textId="77777777"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14:paraId="012B9556" w14:textId="77777777"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14:paraId="000CA849"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proofErr w:type="spellStart"/>
      <w:r w:rsidR="00F33E98" w:rsidRPr="00F33E98">
        <w:rPr>
          <w:rFonts w:ascii="Times New Roman" w:hAnsi="Times New Roman" w:cs="B Nazanin"/>
          <w:sz w:val="24"/>
          <w:szCs w:val="28"/>
          <w:lang w:bidi="fa-IR"/>
        </w:rPr>
        <w:t>Protodash</w:t>
      </w:r>
      <w:proofErr w:type="spellEnd"/>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urumoorthy&lt;/Author&gt;&lt;Year&gt;2019&lt;/Year&gt;&lt;RecNum&gt;92&lt;/RecNum&gt;&lt;DisplayText&gt;(Gurumoorthy, Dhurandhar, Cecchi, &amp;amp; Aggarwal, 2019)&lt;/DisplayText&gt;&lt;record&gt;&lt;rec-number&gt;92&lt;/rec-number&gt;&lt;foreign-keys&gt;&lt;key app="EN" db-id="pxvwtpreqvwd2meestppd9vqaet5vttawvvf" 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urumoorthy, Dhurandhar, Cecchi, &amp; Aggarwal, 2019)</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Protodash</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14:paraId="00A0BA29" w14:textId="77777777" w:rsidR="00115D73" w:rsidRPr="003A19F2" w:rsidRDefault="00115D73"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 and Rousseeuw (1987)</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14:paraId="31127A5E" w14:textId="77777777"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14:paraId="2CED2FBC" w14:textId="77777777"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224D11D5"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14:paraId="01B1E200"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14:paraId="2037CC04"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14:paraId="179A8585"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14:paraId="1E00F9CD" w14:textId="77777777"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14:paraId="267BEB54" w14:textId="77777777"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14:paraId="7AFFBA09" w14:textId="77777777"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14:paraId="3F90DC86" w14:textId="77777777"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14:paraId="3368DC78" w14:textId="77777777"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8DEAEA0" w14:textId="77777777"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5&lt;/Year&gt;&lt;RecNum&gt;65&lt;/RecNum&gt;&lt;DisplayText&gt;(Goldstein, Kapelner, Bleich, &amp;amp; Pitkin,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Pitkin, 2015)</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1DE1174" w14:textId="77777777"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14:paraId="6F508D78" w14:textId="77777777"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14:paraId="00501807" w14:textId="77777777"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108F9B91" wp14:editId="704FC3D1">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14:paraId="1BB67985" w14:textId="77777777"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14:paraId="4260A6E7" w14:textId="77777777"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14:paraId="10EFCE01" w14:textId="77777777"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F168C2A" w14:textId="77777777"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F0C1EB1"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85D4163"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CA2690D" w14:textId="77777777"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14:paraId="5DA4FBC0" w14:textId="77777777"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1D5AE166" w14:textId="77777777" w:rsidR="00F505AF" w:rsidRPr="003A19F2"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77777777"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1590EFE" w14:textId="77777777"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14:paraId="70A0DF71"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6A8E297"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275D0B81"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378F186C"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14:paraId="07A8C8CB" w14:textId="77777777"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A60C688" w14:textId="77777777"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14:paraId="2DAD1DDC" w14:textId="77777777"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55F3B37" w14:textId="77777777" w:rsidR="00395BCE" w:rsidRPr="007C2540"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77777777"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065A304" w14:textId="77777777"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14:paraId="562B740B" w14:textId="77777777"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C0FAE8D" w14:textId="77777777"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14:paraId="60A8364E" w14:textId="77777777"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14:paraId="30383B6F"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14:paraId="784CD6C8" w14:textId="77777777"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14:paraId="36D89F1B"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14:paraId="2F5CB0BE" w14:textId="77777777"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1F52C03" w14:textId="77777777"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14:paraId="05A63168" w14:textId="77777777" w:rsidR="00DD7402" w:rsidRPr="003A19F2" w:rsidRDefault="00DD7402"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proofErr w:type="spellStart"/>
      <w:r w:rsidRPr="003A19F2">
        <w:rPr>
          <w:rFonts w:ascii="Times New Roman" w:hAnsi="Times New Roman" w:cs="B Nazanin"/>
          <w:sz w:val="24"/>
          <w:szCs w:val="28"/>
          <w:lang w:bidi="fa-IR"/>
        </w:rPr>
        <w:t>iml</w:t>
      </w:r>
      <w:proofErr w:type="spellEnd"/>
      <w:r w:rsidR="00726B8B">
        <w:rPr>
          <w:rFonts w:ascii="Times New Roman" w:hAnsi="Times New Roman" w:cs="B Nazanin" w:hint="cs"/>
          <w:sz w:val="24"/>
          <w:szCs w:val="28"/>
          <w:rtl/>
          <w:lang w:bidi="fa-IR"/>
        </w:rPr>
        <w:t xml:space="preserve"> (استفاده شده برای مثال های این بخش)، </w:t>
      </w:r>
      <w:proofErr w:type="spellStart"/>
      <w:r w:rsidR="00726B8B" w:rsidRPr="00726B8B">
        <w:rPr>
          <w:rFonts w:ascii="Times New Roman" w:hAnsi="Times New Roman" w:cs="B Nazanin"/>
          <w:sz w:val="24"/>
          <w:szCs w:val="28"/>
          <w:lang w:bidi="fa-IR"/>
        </w:rPr>
        <w:t>ICEbox</w:t>
      </w:r>
      <w:proofErr w:type="spellEnd"/>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Goldstein&lt;/Author&gt;&lt;Year&gt;2017&lt;/Year&gt;&lt;RecNum&gt;66&lt;/RecNum&gt;&lt;DisplayText&gt;(Goldstein, Kapelner, Bleich, &amp;amp; Kapelner,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Goldstein, Kapelner, Bleich, &amp; Kapelner, 2017)</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proofErr w:type="spellStart"/>
      <w:r w:rsidR="00726B8B" w:rsidRPr="00726B8B">
        <w:rPr>
          <w:rFonts w:ascii="Times New Roman" w:hAnsi="Times New Roman" w:cs="B Nazanin"/>
          <w:sz w:val="24"/>
          <w:szCs w:val="28"/>
          <w:lang w:bidi="fa-IR"/>
        </w:rPr>
        <w:t>pdp</w:t>
      </w:r>
      <w:proofErr w:type="spellEnd"/>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condvis</w:t>
      </w:r>
      <w:proofErr w:type="spellEnd"/>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14:paraId="53C20CBD" w14:textId="77777777"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14:paraId="566FA412"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Ribeiro&lt;/Author&gt;&lt;Year&gt;2016&lt;/Year&gt;&lt;RecNum&gt;67&lt;/RecNum&gt;&lt;DisplayText&gt;(Ribeiro, Singh, &amp;amp; Guestrin,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titles&gt;&lt;title&gt;&amp;quot; Why should i trust you?&amp;quot; Explaining the predictions of any classifier&lt;/title&gt;&lt;secondary-title&gt;Proceedings of the 22nd ACM SIGKDD international conference on knowledge discovery and data mining&lt;/secondary-title&gt;&lt;/titles&gt;&lt;pages&gt;1</w:instrText>
      </w:r>
      <w:r w:rsidR="00A403E6">
        <w:rPr>
          <w:rFonts w:ascii="Times New Roman" w:hAnsi="Times New Roman" w:cs="B Nazanin"/>
          <w:sz w:val="24"/>
          <w:szCs w:val="28"/>
          <w:rtl/>
          <w:lang w:bidi="fa-IR"/>
        </w:rPr>
        <w:instrText>135-1144&lt;/</w:instrText>
      </w:r>
      <w:r w:rsidR="00A403E6">
        <w:rPr>
          <w:rFonts w:ascii="Times New Roman" w:hAnsi="Times New Roman" w:cs="B Nazanin"/>
          <w:sz w:val="24"/>
          <w:szCs w:val="28"/>
          <w:lang w:bidi="fa-IR"/>
        </w:rPr>
        <w:instrTex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Ribeiro, Singh, &amp; Guestrin, 2016b)</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13F63895" w14:textId="77777777"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14:paraId="67E57123"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83230B7" w14:textId="77777777"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77777777"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proofErr w:type="spellStart"/>
      <w:r w:rsidRPr="003A19F2">
        <w:rPr>
          <w:rFonts w:ascii="Times New Roman" w:hAnsi="Times New Roman" w:cs="B Nazanin"/>
          <w:sz w:val="24"/>
          <w:szCs w:val="28"/>
          <w:lang w:bidi="fa-IR"/>
        </w:rPr>
        <w:t>xgboost</w:t>
      </w:r>
      <w:proofErr w:type="spellEnd"/>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4DB8114"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14:paraId="13F39597"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02BE739D"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5F65F286"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14:paraId="6515EA21"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14:paraId="14C3D09A" w14:textId="77777777"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14:paraId="37266AE7"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14:paraId="57DFFA48"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14:paraId="4691783E" w14:textId="77777777"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14:paraId="55BEC56E"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14:paraId="12A8DDD0"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35227A9" w14:textId="77777777"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77777777"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14:paraId="72FB4D58" w14:textId="77777777"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14:paraId="2DD322A7" w14:textId="77777777"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14:paraId="4FEB5FEF"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14:paraId="13CC27D2" w14:textId="77777777"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14:paraId="1A206E85"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93CA5E0"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14:paraId="56B4801B" w14:textId="77777777"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65A35DB4" w14:textId="77777777"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30DD11CD"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C00B25A" w14:textId="77777777"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14:paraId="31C6E81C"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6C3439A" w14:textId="77777777"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14:paraId="7C054515"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138242C"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14:paraId="11D09B68" w14:textId="77777777"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14:paraId="1A4E697A"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14:paraId="0469803C"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E693684" w14:textId="77777777"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proofErr w:type="spellStart"/>
            <w:r w:rsidRPr="00614E66">
              <w:rPr>
                <w:rFonts w:asciiTheme="majorBidi" w:eastAsia="Times New Roman" w:hAnsiTheme="majorBidi" w:cstheme="majorBidi"/>
                <w:b/>
                <w:bCs/>
                <w:color w:val="333333"/>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proofErr w:type="spellStart"/>
            <w:r w:rsidRPr="00614E66">
              <w:rPr>
                <w:rFonts w:asciiTheme="majorBidi" w:eastAsia="Times New Roman" w:hAnsiTheme="majorBidi" w:cstheme="majorBidi"/>
                <w:b/>
                <w:bCs/>
                <w:color w:val="333333"/>
                <w:spacing w:val="3"/>
                <w:sz w:val="24"/>
                <w:szCs w:val="24"/>
              </w:rPr>
              <w:t>feature_weight</w:t>
            </w:r>
            <w:proofErr w:type="spellEnd"/>
          </w:p>
        </w:tc>
      </w:tr>
      <w:tr w:rsidR="00614E66" w:rsidRPr="00614E66"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14:paraId="2608F1C3"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14:paraId="402F8022" w14:textId="77777777"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14:paraId="79537E53"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w:t>
      </w:r>
      <w:proofErr w:type="spellStart"/>
      <w:r w:rsidRPr="003A19F2">
        <w:rPr>
          <w:rFonts w:ascii="Times New Roman" w:hAnsi="Times New Roman" w:cs="B Nazanin"/>
          <w:sz w:val="24"/>
          <w:szCs w:val="28"/>
          <w:lang w:bidi="fa-IR"/>
        </w:rPr>
        <w:t>Haunschmid</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3223E86"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3C564A3" w14:textId="77777777"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14:paraId="66B27F67"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8CE897A" w14:textId="77777777"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14:paraId="1457980E"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7F7117F7" w14:textId="77777777"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14:paraId="30B1587D" w14:textId="77777777"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E9C93B2"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14:paraId="77DAD6CC" w14:textId="77777777"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16F46B9" w14:textId="77777777"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14:paraId="44F8EF5D" w14:textId="77777777"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1D03998E" w14:textId="77777777"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proofErr w:type="spellStart"/>
      <w:proofErr w:type="gramStart"/>
      <w:r w:rsidR="008D334C">
        <w:rPr>
          <w:rFonts w:ascii="Times New Roman" w:hAnsi="Times New Roman" w:cs="B Nazanin"/>
          <w:sz w:val="24"/>
          <w:szCs w:val="28"/>
          <w:lang w:bidi="fa-IR"/>
        </w:rPr>
        <w:t>iml</w:t>
      </w:r>
      <w:proofErr w:type="spellEnd"/>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proofErr w:type="gram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14:paraId="2E269D1A"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A65B0FC" w14:textId="77777777"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14:paraId="4A437269" w14:textId="77777777"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14:paraId="18890F32"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D18BDF7" w14:textId="77777777"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93C8D8A"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Alvarez-Melis &amp; Jaakkola, 2018)</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14:paraId="430EB4AF" w14:textId="77777777" w:rsidR="008704CD" w:rsidRPr="003A19F2" w:rsidRDefault="008704CD"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Hilgard, Jia, Singh, &amp;amp; Lakkaraju, 2020)&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Hilgard, Jia, Singh, &amp; Lakkaraju, 2020)</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6367757" w14:textId="77777777"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14:paraId="128D0F50" w14:textId="77777777"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8"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8"/>
    </w:p>
    <w:p w14:paraId="48912736"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14:paraId="039A1079"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8769AD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920173C" w14:textId="77777777"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CA7698">
        <w:rPr>
          <w:rFonts w:ascii="Times New Roman" w:hAnsi="Times New Roman" w:cs="B Nazanin" w:hint="cs"/>
          <w:sz w:val="24"/>
          <w:szCs w:val="28"/>
          <w:rtl/>
          <w:lang w:bidi="fa-IR"/>
        </w:rPr>
        <w:t>).</w:t>
      </w:r>
    </w:p>
    <w:p w14:paraId="2F32022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14:paraId="2C8A684B" w14:textId="77777777" w:rsidR="00E17967" w:rsidRPr="00103FCD" w:rsidRDefault="00E17967" w:rsidP="00CA7698">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10 درص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CA7698">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103FCD">
        <w:rPr>
          <w:rFonts w:ascii="Times New Roman" w:hAnsi="Times New Roman" w:cs="B Nazanin" w:hint="cs"/>
          <w:b/>
          <w:bCs/>
          <w:sz w:val="24"/>
          <w:szCs w:val="28"/>
          <w:rtl/>
          <w:lang w:bidi="fa-IR"/>
        </w:rPr>
        <w:t>توضیح</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لا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اقع</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وچک‌ترین</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د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قاد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ویژگ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وصیف</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کند</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ک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بین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را</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ب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یک</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خروجی</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از</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پیش</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عریف‌شده</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تغییر</w:t>
      </w:r>
      <w:r w:rsidRPr="00103FCD">
        <w:rPr>
          <w:rFonts w:ascii="Times New Roman" w:hAnsi="Times New Roman" w:cs="B Nazanin"/>
          <w:b/>
          <w:bCs/>
          <w:sz w:val="24"/>
          <w:szCs w:val="28"/>
          <w:rtl/>
          <w:lang w:bidi="fa-IR"/>
        </w:rPr>
        <w:t xml:space="preserve"> </w:t>
      </w:r>
      <w:r w:rsidRPr="00103FCD">
        <w:rPr>
          <w:rFonts w:ascii="Times New Roman" w:hAnsi="Times New Roman" w:cs="B Nazanin" w:hint="cs"/>
          <w:b/>
          <w:bCs/>
          <w:sz w:val="24"/>
          <w:szCs w:val="28"/>
          <w:rtl/>
          <w:lang w:bidi="fa-IR"/>
        </w:rPr>
        <w:t>می‌دهد</w:t>
      </w:r>
      <w:r w:rsidRPr="00103FCD">
        <w:rPr>
          <w:rFonts w:ascii="Times New Roman" w:hAnsi="Times New Roman" w:cs="B Nazanin"/>
          <w:b/>
          <w:bCs/>
          <w:sz w:val="24"/>
          <w:szCs w:val="28"/>
          <w:lang w:bidi="fa-IR"/>
        </w:rPr>
        <w:t>.</w:t>
      </w:r>
    </w:p>
    <w:p w14:paraId="54CFC6F5"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2108A4F"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14:paraId="0F96C25B"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5AAE5B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83C64D8" w14:textId="77777777" w:rsidR="00E17967" w:rsidRPr="003A19F2" w:rsidRDefault="002556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لاف واقع 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س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س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ست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لی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ود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مرکز</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ث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نج</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شوم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یل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ژاپ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قت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مور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ط</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فر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ایت</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داز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و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ده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ر</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تو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ی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تفاق</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یفت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مول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ند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تل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ج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ستان</w:t>
      </w:r>
      <w:r w:rsidR="00E17967" w:rsidRPr="003A19F2">
        <w:rPr>
          <w:rFonts w:ascii="Times New Roman" w:hAnsi="Times New Roman" w:cs="B Nazanin" w:hint="eastAsia"/>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فاو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گون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ستیاب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ن</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ی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مک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وید</w:t>
      </w:r>
      <w:r w:rsidR="00E17967" w:rsidRPr="003A19F2">
        <w:rPr>
          <w:rFonts w:ascii="Times New Roman" w:hAnsi="Times New Roman" w:cs="B Nazanin"/>
          <w:sz w:val="24"/>
          <w:szCs w:val="28"/>
          <w:lang w:bidi="fa-IR"/>
        </w:rPr>
        <w:t xml:space="preserve"> A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ذار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م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E17967" w:rsidRPr="003A19F2">
        <w:rPr>
          <w:rFonts w:ascii="Times New Roman" w:hAnsi="Times New Roman" w:cs="B Nazanin"/>
          <w:sz w:val="24"/>
          <w:szCs w:val="28"/>
          <w:lang w:bidi="fa-IR"/>
        </w:rPr>
        <w:t xml:space="preserve"> B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غیی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ه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ناقض</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E17967" w:rsidRPr="003A19F2">
        <w:rPr>
          <w:rFonts w:ascii="Times New Roman" w:hAnsi="Times New Roman" w:cs="B Nazanin"/>
          <w:sz w:val="24"/>
          <w:szCs w:val="28"/>
          <w:lang w:bidi="fa-IR"/>
        </w:rPr>
        <w:t>.</w:t>
      </w:r>
    </w:p>
    <w:p w14:paraId="2FF57C80"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A77965">
        <w:rPr>
          <w:rFonts w:ascii="Times New Roman" w:hAnsi="Times New Roman" w:cs="B Nazanin" w:hint="cs"/>
          <w:b/>
          <w:bCs/>
          <w:sz w:val="24"/>
          <w:szCs w:val="28"/>
          <w:rtl/>
          <w:lang w:bidi="fa-IR"/>
        </w:rPr>
        <w:t>یک</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نمون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خلا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واقع،</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بینی</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ز</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پیش</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عریف</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شد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ر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ا</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ح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امکان</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به</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دقت</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تولید</w:t>
      </w:r>
      <w:r w:rsidRPr="00A77965">
        <w:rPr>
          <w:rFonts w:ascii="Times New Roman" w:hAnsi="Times New Roman" w:cs="B Nazanin"/>
          <w:b/>
          <w:bCs/>
          <w:sz w:val="24"/>
          <w:szCs w:val="28"/>
          <w:rtl/>
          <w:lang w:bidi="fa-IR"/>
        </w:rPr>
        <w:t xml:space="preserve"> </w:t>
      </w:r>
      <w:r w:rsidRPr="00A77965">
        <w:rPr>
          <w:rFonts w:ascii="Times New Roman" w:hAnsi="Times New Roman" w:cs="B Nazanin" w:hint="cs"/>
          <w:b/>
          <w:bCs/>
          <w:sz w:val="24"/>
          <w:szCs w:val="28"/>
          <w:rtl/>
          <w:lang w:bidi="fa-IR"/>
        </w:rPr>
        <w:t>کند</w:t>
      </w:r>
      <w:r w:rsidRPr="00A77965">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14:paraId="77B5FFA8" w14:textId="77777777" w:rsidR="00E17967" w:rsidRPr="003A19F2" w:rsidRDefault="00E17967" w:rsidP="00B56B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یک</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ی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شا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نمون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ربوط</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قاد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باش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ت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ح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مکا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یژگی</w:t>
      </w:r>
      <w:r w:rsidR="004A06B0" w:rsidRPr="001344E2">
        <w:rPr>
          <w:rFonts w:ascii="Times New Roman" w:hAnsi="Times New Roman" w:cs="B Nazanin"/>
          <w:b/>
          <w:bCs/>
          <w:sz w:val="24"/>
          <w:szCs w:val="28"/>
          <w:rtl/>
          <w:lang w:bidi="fa-IR"/>
        </w:rPr>
        <w:t>‌ها</w:t>
      </w:r>
      <w:r w:rsidRPr="001344E2">
        <w:rPr>
          <w:rFonts w:ascii="Times New Roman" w:hAnsi="Times New Roman" w:cs="B Nazanin" w:hint="cs"/>
          <w:b/>
          <w:bCs/>
          <w:sz w:val="24"/>
          <w:szCs w:val="28"/>
          <w:rtl/>
          <w:lang w:bidi="fa-IR"/>
        </w:rPr>
        <w:t>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متری</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را</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غییر</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دهد</w:t>
      </w:r>
      <w:r w:rsidR="007F57AC" w:rsidRPr="001344E2">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00255676">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56BD0">
        <w:rPr>
          <w:rFonts w:ascii="Times New Roman" w:hAnsi="Times New Roman" w:cs="B Nazanin" w:hint="cs"/>
          <w:sz w:val="24"/>
          <w:szCs w:val="28"/>
          <w:rtl/>
          <w:lang w:bidi="fa-IR"/>
        </w:rPr>
        <w:t xml:space="preserve">بین </w:t>
      </w:r>
      <w:r w:rsidR="00B56BD0" w:rsidRPr="00B56BD0">
        <w:rPr>
          <w:rFonts w:ascii="Times New Roman" w:hAnsi="Times New Roman" w:cs="B Nazanin" w:hint="cs"/>
          <w:sz w:val="24"/>
          <w:szCs w:val="28"/>
          <w:rtl/>
          <w:lang w:bidi="fa-IR"/>
        </w:rPr>
        <w:t>مثال</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خلاف</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اقع</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و</w:t>
      </w:r>
      <w:r w:rsidR="00B56BD0" w:rsidRPr="00B56BD0">
        <w:rPr>
          <w:rFonts w:ascii="Times New Roman" w:hAnsi="Times New Roman" w:cs="B Nazanin"/>
          <w:sz w:val="24"/>
          <w:szCs w:val="28"/>
          <w:rtl/>
          <w:lang w:bidi="fa-IR"/>
        </w:rPr>
        <w:t xml:space="preserve"> </w:t>
      </w:r>
      <w:r w:rsidR="00B56BD0" w:rsidRPr="00B56BD0">
        <w:rPr>
          <w:rFonts w:ascii="Times New Roman" w:hAnsi="Times New Roman" w:cs="B Nazanin" w:hint="cs"/>
          <w:sz w:val="24"/>
          <w:szCs w:val="28"/>
          <w:rtl/>
          <w:lang w:bidi="fa-IR"/>
        </w:rPr>
        <w:t xml:space="preserve">واقعی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56BD0">
        <w:rPr>
          <w:rFonts w:ascii="Times New Roman" w:hAnsi="Times New Roman" w:cs="B Nazanin" w:hint="cs"/>
          <w:sz w:val="24"/>
          <w:szCs w:val="28"/>
          <w:rtl/>
          <w:lang w:bidi="fa-IR"/>
        </w:rPr>
        <w:t xml:space="preserve">. </w:t>
      </w:r>
    </w:p>
    <w:p w14:paraId="1C1DC2F9" w14:textId="77777777" w:rsidR="00E17967" w:rsidRPr="003A19F2" w:rsidRDefault="00E17967" w:rsidP="001344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1344E2">
        <w:rPr>
          <w:rFonts w:ascii="Times New Roman" w:hAnsi="Times New Roman" w:cs="B Nazanin" w:hint="cs"/>
          <w:b/>
          <w:bCs/>
          <w:sz w:val="24"/>
          <w:szCs w:val="28"/>
          <w:rtl/>
          <w:lang w:bidi="fa-IR"/>
        </w:rPr>
        <w:t>مطلوب</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ست</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که</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چندین</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توضیح</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خلاف</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واق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متنوع</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ایجاد</w:t>
      </w:r>
      <w:r w:rsidRPr="001344E2">
        <w:rPr>
          <w:rFonts w:ascii="Times New Roman" w:hAnsi="Times New Roman" w:cs="B Nazanin"/>
          <w:b/>
          <w:bCs/>
          <w:sz w:val="24"/>
          <w:szCs w:val="28"/>
          <w:rtl/>
          <w:lang w:bidi="fa-IR"/>
        </w:rPr>
        <w:t xml:space="preserve"> </w:t>
      </w:r>
      <w:r w:rsidRPr="001344E2">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14:paraId="3CCD9683" w14:textId="77777777" w:rsidR="00E17967" w:rsidRPr="003A19F2" w:rsidRDefault="00E17967" w:rsidP="00CA7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CA7698">
        <w:rPr>
          <w:rFonts w:ascii="Times New Roman" w:hAnsi="Times New Roman" w:cs="B Nazanin" w:hint="cs"/>
          <w:b/>
          <w:bCs/>
          <w:sz w:val="24"/>
          <w:szCs w:val="28"/>
          <w:rtl/>
          <w:lang w:bidi="fa-IR"/>
        </w:rPr>
        <w:t>یک</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نمون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خلاف</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واقع</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باید</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حاوی </w:t>
      </w:r>
      <w:r w:rsidRPr="00CA7698">
        <w:rPr>
          <w:rFonts w:ascii="Times New Roman" w:hAnsi="Times New Roman" w:cs="B Nazanin" w:hint="cs"/>
          <w:b/>
          <w:bCs/>
          <w:sz w:val="24"/>
          <w:szCs w:val="28"/>
          <w:rtl/>
          <w:lang w:bidi="fa-IR"/>
        </w:rPr>
        <w:t>مقادیر</w:t>
      </w:r>
      <w:r w:rsidRPr="00CA7698">
        <w:rPr>
          <w:rFonts w:ascii="Times New Roman" w:hAnsi="Times New Roman" w:cs="B Nazanin"/>
          <w:b/>
          <w:bCs/>
          <w:sz w:val="24"/>
          <w:szCs w:val="28"/>
          <w:rtl/>
          <w:lang w:bidi="fa-IR"/>
        </w:rPr>
        <w:t xml:space="preserve"> </w:t>
      </w:r>
      <w:r w:rsidR="00CA7698" w:rsidRPr="00CA7698">
        <w:rPr>
          <w:rFonts w:ascii="Times New Roman" w:hAnsi="Times New Roman" w:cs="B Nazanin" w:hint="cs"/>
          <w:b/>
          <w:bCs/>
          <w:sz w:val="24"/>
          <w:szCs w:val="28"/>
          <w:rtl/>
          <w:lang w:bidi="fa-IR"/>
        </w:rPr>
        <w:t xml:space="preserve">ویژگی </w:t>
      </w:r>
      <w:r w:rsidRPr="00CA7698">
        <w:rPr>
          <w:rFonts w:ascii="Times New Roman" w:hAnsi="Times New Roman" w:cs="B Nazanin" w:hint="cs"/>
          <w:b/>
          <w:bCs/>
          <w:sz w:val="24"/>
          <w:szCs w:val="28"/>
          <w:rtl/>
          <w:lang w:bidi="fa-IR"/>
        </w:rPr>
        <w:t>که</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محتمل</w:t>
      </w:r>
      <w:r w:rsidRPr="00CA7698">
        <w:rPr>
          <w:rFonts w:ascii="Times New Roman" w:hAnsi="Times New Roman" w:cs="B Nazanin"/>
          <w:b/>
          <w:bCs/>
          <w:sz w:val="24"/>
          <w:szCs w:val="28"/>
          <w:rtl/>
          <w:lang w:bidi="fa-IR"/>
        </w:rPr>
        <w:t xml:space="preserve"> </w:t>
      </w:r>
      <w:r w:rsidRPr="00CA7698">
        <w:rPr>
          <w:rFonts w:ascii="Times New Roman" w:hAnsi="Times New Roman" w:cs="B Nazanin" w:hint="cs"/>
          <w:b/>
          <w:bCs/>
          <w:sz w:val="24"/>
          <w:szCs w:val="28"/>
          <w:rtl/>
          <w:lang w:bidi="fa-IR"/>
        </w:rPr>
        <w:t>است</w:t>
      </w:r>
      <w:r w:rsidR="007F57AC" w:rsidRPr="00CA7698">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CA7698">
        <w:rPr>
          <w:rFonts w:ascii="Times New Roman" w:hAnsi="Times New Roman" w:cs="B Nazanin" w:hint="cs"/>
          <w:sz w:val="24"/>
          <w:szCs w:val="28"/>
          <w:rtl/>
          <w:lang w:bidi="fa-IR"/>
        </w:rPr>
        <w:t>ت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613E114" w14:textId="77777777" w:rsidR="00E17967" w:rsidRPr="003A19F2" w:rsidRDefault="00E17967" w:rsidP="00686C2F">
      <w:pPr>
        <w:pStyle w:val="Heading3"/>
        <w:bidi/>
        <w:jc w:val="both"/>
        <w:rPr>
          <w:rFonts w:ascii="Times New Roman" w:hAnsi="Times New Roman" w:cs="B Nazanin"/>
          <w:szCs w:val="28"/>
          <w:rtl/>
          <w:lang w:bidi="fa-IR"/>
        </w:rPr>
      </w:pPr>
      <w:bookmarkStart w:id="139"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39"/>
    </w:p>
    <w:p w14:paraId="33AE8CAA"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4A572BC6"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Mittelstadt, and Russel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w:instrText>
      </w:r>
      <w:r w:rsidR="00A403E6">
        <w:rPr>
          <w:rFonts w:ascii="Times New Roman" w:hAnsi="Times New Roman" w:cs="B Nazanin"/>
          <w:sz w:val="24"/>
          <w:szCs w:val="28"/>
          <w:rtl/>
          <w:lang w:bidi="fa-IR"/>
        </w:rPr>
        <w:instrText>&gt;&lt;</w:instrText>
      </w:r>
      <w:r w:rsidR="00A403E6">
        <w:rPr>
          <w:rFonts w:ascii="Times New Roman" w:hAnsi="Times New Roman" w:cs="B Nazanin"/>
          <w:sz w:val="24"/>
          <w:szCs w:val="28"/>
          <w:lang w:bidi="fa-IR"/>
        </w:rPr>
        <w:instrTex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Mittelstadt, and Russell (201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Molnar, Binder, and Bischl (2020)&lt;/DisplayText&gt;&lt;record&gt;&lt;rec-number&gt;50&lt;/rec-number&gt;&lt;foreign-keys&gt;&lt;key app="EN" db-id="pxvwtpreqvwd2meestppd9vqaet5vttawvvf" timestamp="1698607414"&gt;50&lt;/key&gt;&lt;/foreign-keys&gt;&lt;ref-type name="Conference Proceedings"&gt;10&lt;/ref-type&gt;&lt;contributors&gt;&lt;authors&gt;&lt;author&gt;Dandl, Susanne&lt;/author&gt;&lt;author&gt;Molnar, Christoph&lt;/author&gt;&lt;author&gt;Binder, Martin&lt;/author&gt;&lt;author&gt;Bischl</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Bernd&lt;/author&gt;&lt;/authors&gt;&lt;/contributors&gt;&lt;titles&gt;&lt;title&gt;Multi-objective counterfactual explanations&lt;/title&gt;&lt;secondary-title&gt;International Conference on Parallel Problem Solving from Nature&lt;/secondary-title&gt;&lt;/titles&gt;&lt;pages&gt;448-469&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Molnar, Binder, and Bischl (2020)</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14:paraId="0D3738DA" w14:textId="77777777"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14:paraId="1A8CC895" w14:textId="77777777" w:rsidR="00E17967" w:rsidRDefault="00614D23"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ساندن</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زیر</w:t>
      </w:r>
      <w:r w:rsidR="00E17967" w:rsidRPr="003A19F2">
        <w:rPr>
          <w:rFonts w:ascii="Times New Roman" w:hAnsi="Times New Roman" w:cs="B Nazanin"/>
          <w:sz w:val="24"/>
          <w:szCs w:val="28"/>
          <w:lang w:bidi="fa-IR"/>
        </w:rPr>
        <w:t>:</w:t>
      </w:r>
    </w:p>
    <w:p w14:paraId="25F7B740" w14:textId="77777777"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77777777"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DA60D6B" w14:textId="77777777" w:rsidR="00614D23" w:rsidRPr="003A19F2"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77777777" w:rsidR="00E17967" w:rsidRDefault="00E17967" w:rsidP="00614D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614D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w:t>
      </w:r>
      <w:r w:rsidR="00614D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3427D907" w14:textId="77777777" w:rsidR="00614D23" w:rsidRPr="003A19F2"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77777777" w:rsidR="00E17967" w:rsidRPr="003A19F2" w:rsidRDefault="00E17967" w:rsidP="002353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2353A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D</w:t>
      </w:r>
      <w:r w:rsidR="002353A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460981EB" w14:textId="77777777"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206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14:paraId="75C9F0C1" w14:textId="77777777" w:rsidR="002069BA" w:rsidRPr="003A19F2"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77777777" w:rsidR="00E17967" w:rsidRDefault="00E17967" w:rsidP="00206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2069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DAM</w:t>
      </w:r>
      <w:r w:rsidR="002069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2069BA">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002069BA">
        <w:rPr>
          <w:rFonts w:ascii="Times New Roman" w:hAnsi="Times New Roman" w:cs="B Nazanin" w:hint="cs"/>
          <w:sz w:val="24"/>
          <w:szCs w:val="28"/>
          <w:rtl/>
          <w:lang w:bidi="fa-IR"/>
        </w:rPr>
        <w:t>):</w:t>
      </w:r>
    </w:p>
    <w:p w14:paraId="53E2838E" w14:textId="77777777" w:rsidR="002069BA" w:rsidRPr="003A19F2"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3177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C241D54" w14:textId="77777777"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31776D">
        <w:rPr>
          <w:rFonts w:ascii="Times New Roman" w:hAnsi="Times New Roman" w:cs="B Nazanin" w:hint="cs"/>
          <w:sz w:val="24"/>
          <w:szCs w:val="28"/>
          <w:rtl/>
          <w:lang w:bidi="fa-IR"/>
        </w:rPr>
        <w:t xml:space="preserve"> </w:t>
      </w:r>
      <w:r w:rsidR="00E17967" w:rsidRPr="003A19F2">
        <w:rPr>
          <w:rFonts w:ascii="Times New Roman" w:hAnsi="Times New Roman" w:cs="B Nazanin"/>
          <w:sz w:val="24"/>
          <w:szCs w:val="28"/>
          <w:lang w:bidi="fa-IR"/>
        </w:rPr>
        <w:t>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14:paraId="708607D0" w14:textId="77777777" w:rsidR="00993931" w:rsidRPr="003A19F2" w:rsidRDefault="00993931"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r w:rsidR="004B168D">
        <w:rPr>
          <w:rFonts w:ascii="Times New Roman" w:hAnsi="Times New Roman" w:cs="B Nazanin" w:hint="cs"/>
          <w:sz w:val="24"/>
          <w:szCs w:val="28"/>
          <w:rtl/>
          <w:lang w:bidi="fa-IR"/>
        </w:rPr>
        <w:t>.</w:t>
      </w:r>
    </w:p>
    <w:p w14:paraId="60E6B0C5" w14:textId="77777777"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31776D">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خلاف 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14:paraId="0D18594D" w14:textId="77777777" w:rsidR="00E17967" w:rsidRPr="003A19F2" w:rsidRDefault="00993931" w:rsidP="004B168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4B168D">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Pr>
          <w:rFonts w:ascii="Times New Roman" w:hAnsi="Times New Roman" w:cs="B Nazanin" w:hint="cs"/>
          <w:sz w:val="24"/>
          <w:szCs w:val="28"/>
          <w:rtl/>
          <w:lang w:bidi="fa-IR"/>
        </w:rPr>
        <w:t>:</w:t>
      </w:r>
    </w:p>
    <w:p w14:paraId="7A268961"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sz w:val="24"/>
          <w:szCs w:val="28"/>
          <w:lang w:bidi="fa-IR"/>
        </w:rPr>
        <w:t xml:space="preserve"> </w:t>
      </w:r>
      <w:r w:rsidRPr="0031776D">
        <w:rPr>
          <w:rFonts w:ascii="Times New Roman" w:hAnsi="Times New Roman" w:cs="B Nazanin" w:hint="eastAsia"/>
          <w:sz w:val="24"/>
          <w:szCs w:val="28"/>
          <w:lang w:bidi="fa-IR"/>
        </w:rPr>
        <w:t>λ</w:t>
      </w:r>
      <w:r w:rsidR="007F57AC" w:rsidRPr="0031776D">
        <w:rPr>
          <w:rFonts w:ascii="Times New Roman" w:hAnsi="Times New Roman" w:cs="B Nazanin"/>
          <w:sz w:val="24"/>
          <w:szCs w:val="28"/>
          <w:lang w:bidi="fa-IR"/>
        </w:rPr>
        <w:t>.</w:t>
      </w:r>
      <w:r w:rsidR="004B168D">
        <w:rPr>
          <w:rFonts w:ascii="Times New Roman" w:hAnsi="Times New Roman" w:cs="B Nazanin" w:hint="cs"/>
          <w:sz w:val="24"/>
          <w:szCs w:val="28"/>
          <w:rtl/>
          <w:lang w:bidi="fa-IR"/>
        </w:rPr>
        <w:t>را افزایش دهید.</w:t>
      </w:r>
    </w:p>
    <w:p w14:paraId="33714719"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فعلی</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عنوان</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نقط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شرو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ین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نید</w:t>
      </w:r>
      <w:r w:rsidRPr="0031776D">
        <w:rPr>
          <w:rFonts w:ascii="Times New Roman" w:hAnsi="Times New Roman" w:cs="B Nazanin"/>
          <w:sz w:val="24"/>
          <w:szCs w:val="28"/>
          <w:lang w:bidi="fa-IR"/>
        </w:rPr>
        <w:t>.</w:t>
      </w:r>
    </w:p>
    <w:p w14:paraId="1BC16379" w14:textId="77777777" w:rsidR="00E17967" w:rsidRPr="0031776D"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31776D">
        <w:rPr>
          <w:rFonts w:ascii="Times New Roman" w:hAnsi="Times New Roman" w:cs="B Nazanin" w:hint="cs"/>
          <w:sz w:val="24"/>
          <w:szCs w:val="28"/>
          <w:rtl/>
          <w:lang w:bidi="fa-IR"/>
        </w:rPr>
        <w:t>خلاف</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واقع</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ک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ضرر</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را</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ه</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حداقل</w:t>
      </w:r>
      <w:r w:rsidRPr="0031776D">
        <w:rPr>
          <w:rFonts w:ascii="Times New Roman" w:hAnsi="Times New Roman" w:cs="B Nazanin"/>
          <w:sz w:val="24"/>
          <w:szCs w:val="28"/>
          <w:rtl/>
          <w:lang w:bidi="fa-IR"/>
        </w:rPr>
        <w:t xml:space="preserve"> </w:t>
      </w:r>
      <w:r w:rsidR="00F5181D" w:rsidRPr="0031776D">
        <w:rPr>
          <w:rFonts w:ascii="Times New Roman" w:hAnsi="Times New Roman" w:cs="B Nazanin" w:hint="cs"/>
          <w:sz w:val="24"/>
          <w:szCs w:val="28"/>
          <w:rtl/>
          <w:lang w:bidi="fa-IR"/>
        </w:rPr>
        <w:t>می‌</w:t>
      </w:r>
      <w:r w:rsidRPr="0031776D">
        <w:rPr>
          <w:rFonts w:ascii="Times New Roman" w:hAnsi="Times New Roman" w:cs="B Nazanin" w:hint="cs"/>
          <w:sz w:val="24"/>
          <w:szCs w:val="28"/>
          <w:rtl/>
          <w:lang w:bidi="fa-IR"/>
        </w:rPr>
        <w:t>رساند،</w:t>
      </w:r>
      <w:r w:rsidRPr="0031776D">
        <w:rPr>
          <w:rFonts w:ascii="Times New Roman" w:hAnsi="Times New Roman" w:cs="B Nazanin"/>
          <w:sz w:val="24"/>
          <w:szCs w:val="28"/>
          <w:rtl/>
          <w:lang w:bidi="fa-IR"/>
        </w:rPr>
        <w:t xml:space="preserve"> </w:t>
      </w:r>
      <w:r w:rsidRPr="0031776D">
        <w:rPr>
          <w:rFonts w:ascii="Times New Roman" w:hAnsi="Times New Roman" w:cs="B Nazanin" w:hint="cs"/>
          <w:sz w:val="24"/>
          <w:szCs w:val="28"/>
          <w:rtl/>
          <w:lang w:bidi="fa-IR"/>
        </w:rPr>
        <w:t>برگردانید</w:t>
      </w:r>
      <w:r w:rsidRPr="0031776D">
        <w:rPr>
          <w:rFonts w:ascii="Times New Roman" w:hAnsi="Times New Roman" w:cs="B Nazanin"/>
          <w:sz w:val="24"/>
          <w:szCs w:val="28"/>
          <w:lang w:bidi="fa-IR"/>
        </w:rPr>
        <w:t>.</w:t>
      </w:r>
    </w:p>
    <w:p w14:paraId="6511E72E" w14:textId="77777777" w:rsidR="00E17967" w:rsidRPr="003A19F2" w:rsidRDefault="00B92D3C" w:rsidP="0031776D">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مور</w:t>
      </w:r>
      <w:r w:rsidR="00E17967" w:rsidRPr="003A19F2">
        <w:rPr>
          <w:rFonts w:ascii="Times New Roman" w:hAnsi="Times New Roman" w:cs="B Nazanin" w:hint="cs"/>
          <w:sz w:val="24"/>
          <w:szCs w:val="28"/>
          <w:rtl/>
          <w:lang w:bidi="fa-IR"/>
        </w:rPr>
        <w:t>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14:paraId="7ADEC1D3" w14:textId="77777777"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168D">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4B168D">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دو</w:t>
      </w:r>
      <w:r w:rsidRPr="007647CD">
        <w:rPr>
          <w:rFonts w:ascii="Times New Roman" w:hAnsi="Times New Roman" w:cs="B Nazanin"/>
          <w:b/>
          <w:bCs/>
          <w:sz w:val="24"/>
          <w:szCs w:val="28"/>
          <w:rtl/>
          <w:lang w:bidi="fa-IR"/>
        </w:rPr>
        <w:t xml:space="preserve"> </w:t>
      </w:r>
      <w:r w:rsidR="004B168D" w:rsidRPr="007647CD">
        <w:rPr>
          <w:rFonts w:ascii="Times New Roman" w:hAnsi="Times New Roman" w:cs="B Nazanin" w:hint="cs"/>
          <w:b/>
          <w:bCs/>
          <w:sz w:val="24"/>
          <w:szCs w:val="28"/>
          <w:rtl/>
          <w:lang w:bidi="fa-IR"/>
        </w:rPr>
        <w:t>معیا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آخ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ولی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وار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تضا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نه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چند</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تغی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قادیر</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ویژگی</w:t>
      </w:r>
      <w:r w:rsidR="004B168D" w:rsidRPr="007647CD">
        <w:rPr>
          <w:rFonts w:ascii="Times New Roman" w:hAnsi="Times New Roman" w:cs="B Nazanin" w:hint="cs"/>
          <w:b/>
          <w:bCs/>
          <w:sz w:val="24"/>
          <w:szCs w:val="28"/>
          <w:rtl/>
          <w:lang w:bidi="fa-IR"/>
        </w:rPr>
        <w:t xml:space="preserve"> موردنظر) را در نظر نمی گیرد.</w:t>
      </w:r>
      <w:r w:rsidR="004B168D">
        <w:rPr>
          <w:rFonts w:ascii="Times New Roman" w:hAnsi="Times New Roman" w:cs="B Nazanin" w:hint="cs"/>
          <w:sz w:val="24"/>
          <w:szCs w:val="28"/>
          <w:rtl/>
          <w:lang w:bidi="fa-IR"/>
        </w:rPr>
        <w:t xml:space="preserve"> </w:t>
      </w:r>
      <w:r w:rsidR="004B168D">
        <w:rPr>
          <w:rFonts w:ascii="Times New Roman" w:hAnsi="Times New Roman" w:cs="B Nazanin"/>
          <w:sz w:val="24"/>
          <w:szCs w:val="28"/>
          <w:lang w:bidi="fa-IR"/>
        </w:rPr>
        <w:t>d</w:t>
      </w:r>
      <w:r w:rsidR="004B1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 xml:space="preserve">به </w:t>
      </w:r>
      <w:r w:rsidR="007647CD">
        <w:rPr>
          <w:rFonts w:ascii="Times New Roman" w:hAnsi="Times New Roman" w:cs="B Nazanin"/>
          <w:sz w:val="24"/>
          <w:szCs w:val="28"/>
          <w:lang w:bidi="fa-IR"/>
        </w:rPr>
        <w:t>x</w:t>
      </w:r>
      <w:r w:rsidR="007647CD">
        <w:rPr>
          <w:rFonts w:ascii="Times New Roman" w:hAnsi="Times New Roman" w:cs="B Nazanin" w:hint="cs"/>
          <w:sz w:val="24"/>
          <w:szCs w:val="28"/>
          <w:rtl/>
          <w:lang w:bidi="fa-IR"/>
        </w:rPr>
        <w:t xml:space="preserve"> می دهد ک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007647CD">
        <w:rPr>
          <w:rFonts w:ascii="Times New Roman" w:hAnsi="Times New Roman" w:cs="B Nazanin" w:hint="cs"/>
          <w:sz w:val="24"/>
          <w:szCs w:val="28"/>
          <w:rtl/>
          <w:lang w:bidi="fa-IR"/>
        </w:rPr>
        <w:t xml:space="preserve">رخ می </w:t>
      </w:r>
      <w:proofErr w:type="gramStart"/>
      <w:r w:rsidR="007647CD">
        <w:rPr>
          <w:rFonts w:ascii="Times New Roman" w:hAnsi="Times New Roman" w:cs="B Nazanin" w:hint="cs"/>
          <w:sz w:val="24"/>
          <w:szCs w:val="28"/>
          <w:rtl/>
          <w:lang w:bidi="fa-IR"/>
        </w:rPr>
        <w:t>دهد.</w:t>
      </w:r>
      <w:r w:rsidRPr="003A19F2">
        <w:rPr>
          <w:rFonts w:ascii="Times New Roman" w:hAnsi="Times New Roman" w:cs="B Nazanin" w:hint="cs"/>
          <w:sz w:val="24"/>
          <w:szCs w:val="28"/>
          <w:rtl/>
          <w:lang w:bidi="fa-IR"/>
        </w:rPr>
        <w:t>به</w:t>
      </w:r>
      <w:proofErr w:type="gramEnd"/>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14:paraId="4EBEADF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7647CD">
        <w:rPr>
          <w:rFonts w:ascii="Times New Roman" w:hAnsi="Times New Roman" w:cs="B Nazanin" w:hint="cs"/>
          <w:b/>
          <w:bCs/>
          <w:sz w:val="24"/>
          <w:szCs w:val="28"/>
          <w:rtl/>
          <w:lang w:bidi="fa-IR"/>
        </w:rPr>
        <w:t>ویژگی</w:t>
      </w:r>
      <w:r w:rsidR="004A06B0" w:rsidRPr="007647CD">
        <w:rPr>
          <w:rFonts w:ascii="Times New Roman" w:hAnsi="Times New Roman" w:cs="B Nazanin"/>
          <w:b/>
          <w:bCs/>
          <w:sz w:val="24"/>
          <w:szCs w:val="28"/>
          <w:rtl/>
          <w:lang w:bidi="fa-IR"/>
        </w:rPr>
        <w:t>‌ها</w:t>
      </w:r>
      <w:r w:rsidRPr="007647CD">
        <w:rPr>
          <w:rFonts w:ascii="Times New Roman" w:hAnsi="Times New Roman" w:cs="B Nazanin" w:hint="cs"/>
          <w:b/>
          <w:bCs/>
          <w:sz w:val="24"/>
          <w:szCs w:val="28"/>
          <w:rtl/>
          <w:lang w:bidi="fa-IR"/>
        </w:rPr>
        <w:t>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طبق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ند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شد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سطوح</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ختلف</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را</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به</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خوبی</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مدیریت</w:t>
      </w:r>
      <w:r w:rsidRPr="007647CD">
        <w:rPr>
          <w:rFonts w:ascii="Times New Roman" w:hAnsi="Times New Roman" w:cs="B Nazanin"/>
          <w:b/>
          <w:bCs/>
          <w:sz w:val="24"/>
          <w:szCs w:val="28"/>
          <w:rtl/>
          <w:lang w:bidi="fa-IR"/>
        </w:rPr>
        <w:t xml:space="preserve"> </w:t>
      </w:r>
      <w:r w:rsidRPr="007647CD">
        <w:rPr>
          <w:rFonts w:ascii="Times New Roman" w:hAnsi="Times New Roman" w:cs="B Nazanin" w:hint="cs"/>
          <w:b/>
          <w:bCs/>
          <w:sz w:val="24"/>
          <w:szCs w:val="28"/>
          <w:rtl/>
          <w:lang w:bidi="fa-IR"/>
        </w:rPr>
        <w:t>ن</w:t>
      </w:r>
      <w:r w:rsidR="00F5181D" w:rsidRPr="007647CD">
        <w:rPr>
          <w:rFonts w:ascii="Times New Roman" w:hAnsi="Times New Roman" w:cs="B Nazanin" w:hint="cs"/>
          <w:b/>
          <w:bCs/>
          <w:sz w:val="24"/>
          <w:szCs w:val="28"/>
          <w:rtl/>
          <w:lang w:bidi="fa-IR"/>
        </w:rPr>
        <w:t>می‌</w:t>
      </w:r>
      <w:r w:rsidRPr="007647CD">
        <w:rPr>
          <w:rFonts w:ascii="Times New Roman" w:hAnsi="Times New Roman" w:cs="B Nazanin" w:hint="cs"/>
          <w:b/>
          <w:bCs/>
          <w:sz w:val="24"/>
          <w:szCs w:val="28"/>
          <w:rtl/>
          <w:lang w:bidi="fa-IR"/>
        </w:rPr>
        <w:t>کند</w:t>
      </w:r>
      <w:r w:rsidR="007F57AC" w:rsidRPr="007647C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425CA4F" w14:textId="77777777" w:rsidR="00E17967" w:rsidRPr="003A19F2" w:rsidRDefault="00E17967" w:rsidP="007647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7647CD">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14:paraId="38CEF4CB" w14:textId="77777777"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p>
    <w:p w14:paraId="7691DD25" w14:textId="77777777" w:rsidR="00E17967" w:rsidRDefault="007647CD"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Dandl et al. (2020)</w:t>
      </w:r>
      <w:r>
        <w:rPr>
          <w:rFonts w:ascii="Times New Roman" w:hAnsi="Times New Roman" w:cs="B Nazanin"/>
          <w:sz w:val="24"/>
          <w:szCs w:val="28"/>
          <w:rtl/>
          <w:lang w:bidi="fa-IR"/>
        </w:rPr>
        <w:fldChar w:fldCharType="end"/>
      </w:r>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پیشنهاد</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طو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زم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ط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چه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سد</w:t>
      </w:r>
      <w:r w:rsidR="00E17967" w:rsidRPr="003A19F2">
        <w:rPr>
          <w:rFonts w:ascii="Times New Roman" w:hAnsi="Times New Roman" w:cs="B Nazanin"/>
          <w:sz w:val="24"/>
          <w:szCs w:val="28"/>
          <w:lang w:bidi="fa-IR"/>
        </w:rPr>
        <w:t>:</w:t>
      </w:r>
    </w:p>
    <w:p w14:paraId="54DDC6A2" w14:textId="77777777" w:rsidR="007647CD" w:rsidRPr="003A19F2"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77777777" w:rsidR="00E17967" w:rsidRDefault="00E17967" w:rsidP="00BC52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BC521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00BC521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00BC5213">
        <w:rPr>
          <w:rFonts w:ascii="Times New Roman" w:hAnsi="Times New Roman" w:cs="B Nazanin" w:hint="cs"/>
          <w:sz w:val="24"/>
          <w:szCs w:val="28"/>
          <w:rtl/>
          <w:lang w:bidi="fa-IR"/>
        </w:rPr>
        <w:t xml:space="preserve">فاصله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00BC5213">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C5213">
        <w:rPr>
          <w:rFonts w:ascii="Times New Roman" w:hAnsi="Times New Roman" w:cs="B Nazanin" w:hint="cs"/>
          <w:sz w:val="24"/>
          <w:szCs w:val="28"/>
          <w:rtl/>
          <w:lang w:bidi="fa-IR"/>
        </w:rPr>
        <w:t>:</w:t>
      </w:r>
    </w:p>
    <w:p w14:paraId="10A9F9E0" w14:textId="77777777" w:rsidR="00BC5213" w:rsidRPr="003A19F2"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77777777" w:rsidR="00E17967" w:rsidRDefault="00E17967" w:rsidP="00AC2E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00AC2EB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C2EB9">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AC2EB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C2EB9">
        <w:rPr>
          <w:rFonts w:ascii="Times New Roman" w:hAnsi="Times New Roman" w:cs="B Nazanin" w:hint="cs"/>
          <w:sz w:val="24"/>
          <w:szCs w:val="28"/>
          <w:rtl/>
          <w:lang w:bidi="fa-IR"/>
        </w:rPr>
        <w:t xml:space="preserve">با استفاده از روش </w:t>
      </w:r>
      <w:r w:rsidRPr="003A19F2">
        <w:rPr>
          <w:rFonts w:ascii="Times New Roman" w:hAnsi="Times New Roman" w:cs="B Nazanin"/>
          <w:sz w:val="24"/>
          <w:szCs w:val="28"/>
          <w:lang w:bidi="fa-IR"/>
        </w:rPr>
        <w:t>Gower</w:t>
      </w:r>
      <w:r w:rsidR="00AC2EB9">
        <w:rPr>
          <w:rFonts w:ascii="Times New Roman" w:hAnsi="Times New Roman" w:cs="B Nazanin" w:hint="cs"/>
          <w:sz w:val="24"/>
          <w:szCs w:val="28"/>
          <w:rtl/>
          <w:lang w:bidi="fa-IR"/>
        </w:rPr>
        <w:t xml:space="preserve"> محاسبه </w:t>
      </w:r>
      <w:r w:rsidR="00F5181D" w:rsidRPr="003A19F2">
        <w:rPr>
          <w:rFonts w:ascii="Times New Roman" w:hAnsi="Times New Roman" w:cs="B Nazanin" w:hint="cs"/>
          <w:sz w:val="24"/>
          <w:szCs w:val="28"/>
          <w:rtl/>
          <w:lang w:bidi="fa-IR"/>
        </w:rPr>
        <w:t>می‌</w:t>
      </w:r>
      <w:r w:rsidR="00AC2EB9">
        <w:rPr>
          <w:rFonts w:ascii="Times New Roman" w:hAnsi="Times New Roman" w:cs="B Nazanin" w:hint="cs"/>
          <w:sz w:val="24"/>
          <w:szCs w:val="28"/>
          <w:rtl/>
          <w:lang w:bidi="fa-IR"/>
        </w:rPr>
        <w:t>شود:</w:t>
      </w:r>
    </w:p>
    <w:p w14:paraId="319FFA67" w14:textId="77777777" w:rsidR="00AC2EB9" w:rsidRPr="00AC2EB9"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77777777" w:rsidR="00E17967" w:rsidRDefault="004760DF"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 رابطه</w:t>
      </w:r>
      <w:r w:rsidR="00E17967" w:rsidRPr="003A19F2">
        <w:rPr>
          <w:rFonts w:ascii="Times New Roman" w:hAnsi="Times New Roman" w:cs="B Nazanin"/>
          <w:sz w:val="24"/>
          <w:szCs w:val="28"/>
          <w:lang w:bidi="fa-IR"/>
        </w:rPr>
        <w:t xml:space="preserve"> p </w:t>
      </w:r>
      <w:r w:rsidR="00E17967" w:rsidRPr="003A19F2">
        <w:rPr>
          <w:rFonts w:ascii="Times New Roman" w:hAnsi="Times New Roman" w:cs="B Nazanin" w:hint="cs"/>
          <w:sz w:val="24"/>
          <w:szCs w:val="28"/>
          <w:rtl/>
          <w:lang w:bidi="fa-IR"/>
        </w:rPr>
        <w:t>تعد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بست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رد</w:t>
      </w:r>
      <w:r>
        <w:rPr>
          <w:rFonts w:ascii="Times New Roman" w:hAnsi="Times New Roman" w:cs="B Nazanin" w:hint="cs"/>
          <w:sz w:val="24"/>
          <w:szCs w:val="28"/>
          <w:rtl/>
          <w:lang w:bidi="fa-IR"/>
        </w:rPr>
        <w:t>:</w:t>
      </w:r>
    </w:p>
    <w:p w14:paraId="3FD37F7A" w14:textId="77777777" w:rsidR="004760DF" w:rsidRPr="003A19F2"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77777777" w:rsidR="00E17967" w:rsidRPr="003A19F2" w:rsidRDefault="00E17967" w:rsidP="00C50CD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00C50CD7">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C50CD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00C50CD7">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C50CD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C50CD7">
        <w:rPr>
          <w:rFonts w:ascii="Times New Roman" w:hAnsi="Times New Roman" w:cs="B Nazanin" w:hint="cs"/>
          <w:sz w:val="24"/>
          <w:szCs w:val="28"/>
          <w:rtl/>
          <w:lang w:bidi="fa-IR"/>
        </w:rPr>
        <w:t xml:space="preserve"> قرار می دهد.</w:t>
      </w:r>
    </w:p>
    <w:p w14:paraId="1579DC01" w14:textId="77777777" w:rsidR="00E17967" w:rsidRDefault="00E17967" w:rsidP="000048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00004830">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3A19F2">
        <w:rPr>
          <w:rFonts w:ascii="Times New Roman" w:hAnsi="Times New Roman" w:cs="B Nazanin"/>
          <w:sz w:val="24"/>
          <w:szCs w:val="28"/>
          <w:rtl/>
          <w:lang w:bidi="fa-IR"/>
        </w:rPr>
        <w:t xml:space="preserve"> </w:t>
      </w:r>
      <w:r w:rsidR="00004830">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ماریم</w:t>
      </w:r>
      <w:r w:rsidR="00004830">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p>
    <w:p w14:paraId="7EF9C456" w14:textId="77777777" w:rsidR="00004830" w:rsidRPr="00004830"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77777777" w:rsidR="00E17967" w:rsidRPr="003A19F2"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00004830">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Pr>
          <w:rFonts w:ascii="Times New Roman" w:hAnsi="Times New Roman" w:cs="B Nazanin" w:hint="cs"/>
          <w:sz w:val="24"/>
          <w:szCs w:val="28"/>
          <w:rtl/>
          <w:lang w:bidi="fa-IR"/>
        </w:rPr>
        <w:t xml:space="preserve"> </w:t>
      </w:r>
      <w:r w:rsidR="004E177F">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004E177F">
        <w:rPr>
          <w:rFonts w:ascii="Times New Roman" w:hAnsi="Times New Roman" w:cs="B Nazanin" w:hint="cs"/>
          <w:sz w:val="24"/>
          <w:szCs w:val="28"/>
          <w:rtl/>
          <w:lang w:bidi="fa-IR"/>
        </w:rPr>
        <w:t xml:space="preserve"> (تغییرات محدود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E177F">
        <w:rPr>
          <w:rFonts w:ascii="Times New Roman" w:hAnsi="Times New Roman" w:cs="B Nazanin" w:hint="cs"/>
          <w:sz w:val="24"/>
          <w:szCs w:val="28"/>
          <w:rtl/>
          <w:lang w:bidi="fa-IR"/>
        </w:rPr>
        <w:t>.</w:t>
      </w:r>
    </w:p>
    <w:p w14:paraId="1FE95805" w14:textId="77777777" w:rsidR="00E17967" w:rsidRDefault="00E17967" w:rsidP="004E17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E177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4E177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E17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wer</w:t>
      </w:r>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4E177F">
        <w:rPr>
          <w:rFonts w:ascii="Times New Roman" w:hAnsi="Times New Roman" w:cs="B Nazanin" w:hint="cs"/>
          <w:sz w:val="24"/>
          <w:szCs w:val="28"/>
          <w:rtl/>
          <w:lang w:bidi="fa-IR"/>
        </w:rPr>
        <w:t>:</w:t>
      </w:r>
    </w:p>
    <w:p w14:paraId="55E28C7C" w14:textId="77777777" w:rsidR="004E177F" w:rsidRPr="003A19F2"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A403E6">
        <w:rPr>
          <w:rFonts w:ascii="Times New Roman" w:hAnsi="Times New Roman" w:cs="B Nazanin" w:hint="cs"/>
          <w:sz w:val="24"/>
          <w:szCs w:val="28"/>
          <w:rtl/>
          <w:lang w:bidi="fa-IR"/>
        </w:rPr>
        <w:t xml:space="preserve"> با </w:t>
      </w:r>
      <w:r w:rsidR="00A403E6">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gt;</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volume&gt;31&lt;/volume&gt;&lt;dates&gt;&lt;year&gt;2017&lt;/year&gt;&lt;/dates&gt;&lt;urls&gt;&lt;/urls&gt;&lt;/record&gt;&lt;/Cite&gt;&lt;/EndNote&gt;</w:instrText>
      </w:r>
      <w:r w:rsidR="00A403E6">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Wachter et al. (2017)</w:t>
      </w:r>
      <w:r w:rsidR="00A403E6">
        <w:rPr>
          <w:rFonts w:ascii="Times New Roman" w:hAnsi="Times New Roman" w:cs="B Nazanin"/>
          <w:sz w:val="24"/>
          <w:szCs w:val="28"/>
          <w:rtl/>
          <w:lang w:bidi="fa-IR"/>
        </w:rPr>
        <w:fldChar w:fldCharType="end"/>
      </w:r>
      <w:r w:rsidR="00A403E6">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3A19F2">
        <w:rPr>
          <w:rFonts w:ascii="Times New Roman" w:hAnsi="Times New Roman" w:cs="B Nazanin"/>
          <w:sz w:val="24"/>
          <w:szCs w:val="28"/>
          <w:rtl/>
          <w:lang w:bidi="fa-IR"/>
        </w:rPr>
        <w:t xml:space="preserve"> </w:t>
      </w:r>
      <w:r w:rsidR="00A403E6">
        <w:rPr>
          <w:rFonts w:ascii="Times New Roman" w:hAnsi="Times New Roman" w:cs="B Nazanin" w:hint="cs"/>
          <w:sz w:val="24"/>
          <w:szCs w:val="28"/>
          <w:rtl/>
          <w:lang w:bidi="fa-IR"/>
        </w:rPr>
        <w:t xml:space="preserve">هیچ پارامتر متعادل کردن یا وزن دهی شبیه </w:t>
      </w:r>
      <m:oMath>
        <m:r>
          <m:rPr>
            <m:sty m:val="p"/>
          </m:rPr>
          <w:rPr>
            <w:rFonts w:ascii="Cambria Math" w:hAnsi="Cambria Math" w:cs="Cambria" w:hint="cs"/>
            <w:sz w:val="24"/>
            <w:szCs w:val="28"/>
            <w:rtl/>
            <w:lang w:bidi="fa-IR"/>
          </w:rPr>
          <m:t>λ</m:t>
        </m:r>
      </m:oMath>
      <w:r w:rsidR="00A403E6">
        <w:rPr>
          <w:rFonts w:ascii="Times New Roman" w:hAnsi="Times New Roman" w:cs="B Nazanin" w:hint="cs"/>
          <w:sz w:val="24"/>
          <w:szCs w:val="28"/>
          <w:rtl/>
          <w:lang w:bidi="fa-IR"/>
        </w:rPr>
        <w:t xml:space="preserve"> ندارد. </w:t>
      </w:r>
      <w:r w:rsidR="00341A42">
        <w:rPr>
          <w:rFonts w:ascii="Times New Roman" w:hAnsi="Times New Roman" w:cs="B Nazanin" w:hint="cs"/>
          <w:sz w:val="24"/>
          <w:szCs w:val="28"/>
          <w:rtl/>
          <w:lang w:bidi="fa-IR"/>
        </w:rPr>
        <w:t xml:space="preserve">ما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00F41730">
        <w:rPr>
          <w:rFonts w:ascii="Times New Roman" w:hAnsi="Times New Roman" w:cs="B Nazanin" w:hint="cs"/>
          <w:sz w:val="24"/>
          <w:szCs w:val="28"/>
          <w:rtl/>
          <w:lang w:bidi="fa-IR"/>
        </w:rPr>
        <w:t xml:space="preserve"> هدف</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Pr>
          <w:rFonts w:ascii="Times New Roman" w:hAnsi="Times New Roman" w:cs="B Nazanin" w:hint="cs"/>
          <w:sz w:val="24"/>
          <w:szCs w:val="28"/>
          <w:rtl/>
          <w:lang w:bidi="fa-IR"/>
        </w:rPr>
        <w:t>)</w:t>
      </w:r>
      <w:r w:rsidR="00F41730">
        <w:rPr>
          <w:rFonts w:ascii="Times New Roman" w:hAnsi="Times New Roman" w:cs="B Nazanin" w:hint="cs"/>
          <w:sz w:val="24"/>
          <w:szCs w:val="28"/>
          <w:rtl/>
          <w:lang w:bidi="fa-IR"/>
        </w:rPr>
        <w:t xml:space="preserve"> را با وزن دهی و تجمیع در یک هدف واح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00F41730">
        <w:rPr>
          <w:rFonts w:ascii="Times New Roman" w:hAnsi="Times New Roman" w:cs="B Nazanin" w:hint="cs"/>
          <w:sz w:val="24"/>
          <w:szCs w:val="28"/>
          <w:rtl/>
          <w:lang w:bidi="fa-IR"/>
        </w:rPr>
        <w:t xml:space="preserve"> بل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459F6753"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نامغلوب </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Deb&lt;/Author&gt;&lt;Year&gt;2002&lt;/Year&gt;&lt;RecNum&gt;51&lt;/RecNum&gt;&lt;DisplayText&gt;(Deb, Pratap, Agarwal, &amp;amp; Meyarivan, 2002)&lt;/DisplayText&gt;&lt;record&gt;&lt;rec-number&gt;51&lt;/rec-number&gt;&lt;foreign-keys&gt;&lt;key app="EN" db-id="pxvwtpreqvwd2meestppd9vqaet</w:instrText>
      </w:r>
      <w:r w:rsidR="00A403E6">
        <w:rPr>
          <w:rFonts w:ascii="Times New Roman" w:hAnsi="Times New Roman" w:cs="B Nazanin"/>
          <w:sz w:val="24"/>
          <w:szCs w:val="28"/>
          <w:rtl/>
          <w:lang w:bidi="fa-IR"/>
        </w:rPr>
        <w:instrText>5</w:instrText>
      </w:r>
      <w:r w:rsidR="00A403E6">
        <w:rPr>
          <w:rFonts w:ascii="Times New Roman" w:hAnsi="Times New Roman" w:cs="B Nazanin"/>
          <w:sz w:val="24"/>
          <w:szCs w:val="28"/>
          <w:lang w:bidi="fa-IR"/>
        </w:rPr>
        <w:instrText>vttawvvf" timestamp="1698607449"&gt;51&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Deb, Pratap, Agarwal, &amp; Meyarivan, 2002)</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2677">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9A267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SGA-II</w:t>
      </w:r>
      <w:r w:rsidR="009A267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341A4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341A4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F4BB5E5" w14:textId="77777777" w:rsidR="00E17967" w:rsidRPr="003A19F2" w:rsidRDefault="00E17967" w:rsidP="00341A4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00341A4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341A42">
        <w:rPr>
          <w:rFonts w:ascii="Times New Roman" w:hAnsi="Times New Roman" w:cs="B Nazanin" w:hint="cs"/>
          <w:sz w:val="24"/>
          <w:szCs w:val="28"/>
          <w:rtl/>
          <w:lang w:bidi="fa-IR"/>
        </w:rPr>
        <w:t xml:space="preserve">) </w:t>
      </w:r>
      <w:r w:rsidR="00341A42" w:rsidRPr="00341A42">
        <w:rPr>
          <w:rFonts w:ascii="Times New Roman" w:hAnsi="Times New Roman" w:cs="B Nazanin" w:hint="cs"/>
          <w:sz w:val="24"/>
          <w:szCs w:val="28"/>
          <w:rtl/>
          <w:lang w:bidi="fa-IR"/>
        </w:rPr>
        <w:t>برآورده</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شود،</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تکرار</w:t>
      </w:r>
      <w:r w:rsidR="00341A42" w:rsidRPr="00341A42">
        <w:rPr>
          <w:rFonts w:ascii="Times New Roman" w:hAnsi="Times New Roman" w:cs="B Nazanin"/>
          <w:sz w:val="24"/>
          <w:szCs w:val="28"/>
          <w:rtl/>
          <w:lang w:bidi="fa-IR"/>
        </w:rPr>
        <w:t xml:space="preserve"> </w:t>
      </w:r>
      <w:r w:rsidR="00341A42" w:rsidRPr="00341A4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668DC464" w14:textId="77777777"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14:paraId="04FBF700" w14:textId="77777777" w:rsidR="00E17967" w:rsidRPr="003A19F2" w:rsidRDefault="00E17967" w:rsidP="00E718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علاوه</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ب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ای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قادیر</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ها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فرزندان</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می</w:t>
      </w:r>
      <w:r w:rsidR="00E718C6" w:rsidRPr="00E718C6">
        <w:rPr>
          <w:rFonts w:ascii="Times New Roman" w:hAnsi="Times New Roman" w:cs="B Nazanin"/>
          <w:sz w:val="24"/>
          <w:szCs w:val="28"/>
          <w:rtl/>
          <w:lang w:bidi="fa-IR"/>
        </w:rPr>
        <w:t xml:space="preserve"> </w:t>
      </w:r>
      <w:r w:rsidR="00E718C6">
        <w:rPr>
          <w:rFonts w:ascii="Times New Roman" w:hAnsi="Times New Roman" w:cs="B Nazanin" w:hint="cs"/>
          <w:sz w:val="24"/>
          <w:szCs w:val="28"/>
          <w:rtl/>
          <w:lang w:bidi="fa-IR"/>
        </w:rPr>
        <w:t>جهش</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م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دهیم</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ت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ل</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فضا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ویژگی</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را</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شف</w:t>
      </w:r>
      <w:r w:rsidR="00E718C6" w:rsidRPr="00E718C6">
        <w:rPr>
          <w:rFonts w:ascii="Times New Roman" w:hAnsi="Times New Roman" w:cs="B Nazanin"/>
          <w:sz w:val="24"/>
          <w:szCs w:val="28"/>
          <w:rtl/>
          <w:lang w:bidi="fa-IR"/>
        </w:rPr>
        <w:t xml:space="preserve"> </w:t>
      </w:r>
      <w:r w:rsidR="00E718C6" w:rsidRPr="00E718C6">
        <w:rPr>
          <w:rFonts w:ascii="Times New Roman" w:hAnsi="Times New Roman" w:cs="B Nazanin" w:hint="cs"/>
          <w:sz w:val="24"/>
          <w:szCs w:val="28"/>
          <w:rtl/>
          <w:lang w:bidi="fa-IR"/>
        </w:rPr>
        <w:t>کنیم</w:t>
      </w:r>
      <w:r w:rsidR="00E718C6" w:rsidRPr="00E718C6">
        <w:rPr>
          <w:rFonts w:ascii="Times New Roman" w:hAnsi="Times New Roman" w:cs="B Nazanin"/>
          <w:sz w:val="24"/>
          <w:szCs w:val="28"/>
          <w:rtl/>
          <w:lang w:bidi="fa-IR"/>
        </w:rPr>
        <w:t>.</w:t>
      </w:r>
    </w:p>
    <w:p w14:paraId="513F5C7E"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0231B0">
        <w:rPr>
          <w:rFonts w:ascii="Times New Roman" w:hAnsi="Times New Roman" w:cs="B Nazanin" w:hint="cs"/>
          <w:sz w:val="24"/>
          <w:szCs w:val="28"/>
          <w:rtl/>
          <w:lang w:bidi="fa-IR"/>
        </w:rPr>
        <w:t>نامغلو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6CC2F09"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0231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000231B0">
        <w:rPr>
          <w:rFonts w:ascii="Times New Roman" w:hAnsi="Times New Roman" w:cs="B Nazanin" w:hint="cs"/>
          <w:sz w:val="24"/>
          <w:szCs w:val="28"/>
          <w:rtl/>
          <w:lang w:bidi="fa-IR"/>
        </w:rPr>
        <w:t xml:space="preserve"> (</w:t>
      </w:r>
      <w:r w:rsidR="000231B0" w:rsidRPr="000231B0">
        <w:rPr>
          <w:rFonts w:ascii="Times New Roman" w:hAnsi="Times New Roman" w:cs="B Nazanin"/>
          <w:sz w:val="24"/>
          <w:szCs w:val="28"/>
          <w:lang w:bidi="fa-IR"/>
        </w:rPr>
        <w:t>recombination</w:t>
      </w:r>
      <w:r w:rsidR="000231B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23516E7" w14:textId="77777777" w:rsidR="00E17967" w:rsidRPr="003A19F2" w:rsidRDefault="00E17967" w:rsidP="00686C2F">
      <w:pPr>
        <w:pStyle w:val="Heading3"/>
        <w:bidi/>
        <w:jc w:val="both"/>
        <w:rPr>
          <w:rFonts w:ascii="Times New Roman" w:hAnsi="Times New Roman" w:cs="B Nazanin"/>
          <w:szCs w:val="28"/>
          <w:rtl/>
          <w:lang w:bidi="fa-IR"/>
        </w:rPr>
      </w:pPr>
      <w:bookmarkStart w:id="140"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0"/>
    </w:p>
    <w:p w14:paraId="29BC8352" w14:textId="77777777" w:rsidR="00E17967"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231B0">
        <w:rPr>
          <w:rFonts w:ascii="Times New Roman" w:hAnsi="Times New Roman" w:cs="B Nazanin" w:hint="cs"/>
          <w:sz w:val="24"/>
          <w:szCs w:val="28"/>
          <w:rtl/>
          <w:lang w:bidi="fa-IR"/>
        </w:rPr>
        <w:t xml:space="preserve"> </w:t>
      </w:r>
      <w:r w:rsidR="000231B0">
        <w:rPr>
          <w:rFonts w:ascii="Times New Roman" w:hAnsi="Times New Roman" w:cs="B Nazanin"/>
          <w:sz w:val="24"/>
          <w:szCs w:val="28"/>
          <w:rtl/>
          <w:lang w:bidi="fa-IR"/>
        </w:rPr>
        <w:fldChar w:fldCharType="begin"/>
      </w:r>
      <w:r w:rsidR="000231B0">
        <w:rPr>
          <w:rFonts w:ascii="Times New Roman" w:hAnsi="Times New Roman" w:cs="B Nazanin"/>
          <w:sz w:val="24"/>
          <w:szCs w:val="28"/>
          <w:rtl/>
          <w:lang w:bidi="fa-IR"/>
        </w:rPr>
        <w:instrText xml:space="preserve"> </w:instrText>
      </w:r>
      <w:r w:rsidR="000231B0">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0231B0">
        <w:rPr>
          <w:rFonts w:ascii="Times New Roman" w:hAnsi="Times New Roman" w:cs="B Nazanin"/>
          <w:sz w:val="24"/>
          <w:szCs w:val="28"/>
          <w:rtl/>
          <w:lang w:bidi="fa-IR"/>
        </w:rPr>
        <w:instrText>698607414"&gt;50&lt;/</w:instrText>
      </w:r>
      <w:r w:rsidR="000231B0">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0231B0">
        <w:rPr>
          <w:rFonts w:ascii="Times New Roman" w:hAnsi="Times New Roman" w:cs="B Nazanin"/>
          <w:sz w:val="24"/>
          <w:szCs w:val="28"/>
          <w:rtl/>
          <w:lang w:bidi="fa-IR"/>
        </w:rPr>
        <w:fldChar w:fldCharType="separate"/>
      </w:r>
      <w:r w:rsidR="000231B0">
        <w:rPr>
          <w:rFonts w:ascii="Times New Roman" w:hAnsi="Times New Roman" w:cs="B Nazanin"/>
          <w:noProof/>
          <w:sz w:val="24"/>
          <w:szCs w:val="28"/>
          <w:rtl/>
          <w:lang w:bidi="fa-IR"/>
        </w:rPr>
        <w:t>(</w:t>
      </w:r>
      <w:r w:rsidR="000231B0">
        <w:rPr>
          <w:rFonts w:ascii="Times New Roman" w:hAnsi="Times New Roman" w:cs="B Nazanin"/>
          <w:noProof/>
          <w:sz w:val="24"/>
          <w:szCs w:val="28"/>
          <w:lang w:bidi="fa-IR"/>
        </w:rPr>
        <w:t>Dandl et al., 2020)</w:t>
      </w:r>
      <w:r w:rsidR="000231B0">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4006ADBE"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B441A67" w14:textId="77777777" w:rsidR="000231B0" w:rsidRPr="003A19F2" w:rsidRDefault="00E17967" w:rsidP="000231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79"/>
        <w:gridCol w:w="767"/>
        <w:gridCol w:w="1274"/>
        <w:gridCol w:w="1267"/>
        <w:gridCol w:w="1231"/>
        <w:gridCol w:w="1203"/>
        <w:gridCol w:w="1294"/>
        <w:gridCol w:w="1279"/>
      </w:tblGrid>
      <w:tr w:rsidR="00697A78" w:rsidRPr="000231B0" w14:paraId="4951899D" w14:textId="77777777" w:rsidTr="000231B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EB5CD17"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89C5DE"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78BFAC"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A5E0439"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housi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D4D745"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saving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5366BB"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98E6BA"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5D862C2" w14:textId="77777777" w:rsidR="000231B0" w:rsidRPr="000231B0" w:rsidRDefault="000231B0" w:rsidP="000231B0">
            <w:pPr>
              <w:spacing w:after="0" w:line="240" w:lineRule="auto"/>
              <w:jc w:val="center"/>
              <w:rPr>
                <w:rFonts w:ascii="Helvetica" w:eastAsia="Times New Roman" w:hAnsi="Helvetica" w:cs="Helvetica"/>
                <w:b/>
                <w:bCs/>
                <w:color w:val="333333"/>
                <w:spacing w:val="3"/>
              </w:rPr>
            </w:pPr>
            <w:r w:rsidRPr="000231B0">
              <w:rPr>
                <w:rFonts w:ascii="Helvetica" w:eastAsia="Times New Roman" w:hAnsi="Helvetica" w:cs="Helvetica"/>
                <w:b/>
                <w:bCs/>
                <w:color w:val="333333"/>
                <w:spacing w:val="3"/>
              </w:rPr>
              <w:t>purpose</w:t>
            </w:r>
          </w:p>
        </w:tc>
      </w:tr>
      <w:tr w:rsidR="00697A78" w:rsidRPr="000231B0" w14:paraId="1E47C78D" w14:textId="77777777" w:rsidTr="000231B0">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8191D68"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5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68A02A9"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794EC1C"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unskilled</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7732920F"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fre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A1A49E0"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little</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D90FD1B"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6143</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E4AA969"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4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6151E840" w14:textId="77777777" w:rsidR="000231B0" w:rsidRPr="000231B0" w:rsidRDefault="000231B0" w:rsidP="000231B0">
            <w:pPr>
              <w:spacing w:after="0" w:line="240" w:lineRule="auto"/>
              <w:rPr>
                <w:rFonts w:ascii="Helvetica" w:eastAsia="Times New Roman" w:hAnsi="Helvetica" w:cs="Helvetica"/>
                <w:color w:val="333333"/>
                <w:spacing w:val="3"/>
              </w:rPr>
            </w:pPr>
            <w:r w:rsidRPr="000231B0">
              <w:rPr>
                <w:rFonts w:ascii="Helvetica" w:eastAsia="Times New Roman" w:hAnsi="Helvetica" w:cs="Helvetica"/>
                <w:color w:val="333333"/>
                <w:spacing w:val="3"/>
              </w:rPr>
              <w:t>car</w:t>
            </w:r>
          </w:p>
        </w:tc>
      </w:tr>
    </w:tbl>
    <w:p w14:paraId="42BF4011" w14:textId="77777777"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14:paraId="3E09AFD5" w14:textId="77777777" w:rsidR="00E17967"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17"/>
        <w:gridCol w:w="693"/>
        <w:gridCol w:w="998"/>
        <w:gridCol w:w="1130"/>
        <w:gridCol w:w="1234"/>
        <w:gridCol w:w="900"/>
        <w:gridCol w:w="610"/>
        <w:gridCol w:w="900"/>
        <w:gridCol w:w="900"/>
      </w:tblGrid>
      <w:tr w:rsidR="003C36F5" w:rsidRPr="003C36F5" w14:paraId="631E040B" w14:textId="77777777" w:rsidTr="00697A78">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4AB4830"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FD09B2"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sex</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B69A43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j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ECEA94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amou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941D374"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b/>
                <w:bCs/>
                <w:color w:val="333333"/>
                <w:spacing w:val="3"/>
              </w:rPr>
              <w:t>dur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D59D2DE"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FB84A8"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11D2488"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r w:rsidRPr="003C36F5">
              <w:rPr>
                <w:rFonts w:asciiTheme="majorBidi" w:eastAsia="Times New Roman" w:hAnsiTheme="majorBidi" w:cstheme="majorBidi"/>
                <w:color w:val="333333"/>
                <w:bdr w:val="none" w:sz="0" w:space="0" w:color="auto" w:frame="1"/>
              </w:rPr>
              <w:t>o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60F46DB" w14:textId="77777777" w:rsidR="003C36F5" w:rsidRPr="003C36F5" w:rsidRDefault="00000000" w:rsidP="00697A78">
            <w:pPr>
              <w:spacing w:after="0" w:line="240" w:lineRule="auto"/>
              <w:jc w:val="center"/>
              <w:rPr>
                <w:rFonts w:asciiTheme="majorBidi" w:eastAsia="Times New Roman" w:hAnsiTheme="majorBidi" w:cstheme="majorBidi"/>
                <w:b/>
                <w:bCs/>
                <w:color w:val="333333"/>
                <w:spacing w:val="3"/>
              </w:rPr>
            </w:pPr>
            <m:oMathPara>
              <m:oMath>
                <m:acc>
                  <m:accPr>
                    <m:ctrlPr>
                      <w:rPr>
                        <w:rFonts w:ascii="Cambria Math" w:eastAsia="Times New Roman" w:hAnsi="Cambria Math" w:cstheme="majorBidi"/>
                        <w:b/>
                        <w:bCs/>
                        <w:i/>
                        <w:color w:val="333333"/>
                        <w:spacing w:val="3"/>
                      </w:rPr>
                    </m:ctrlPr>
                  </m:accPr>
                  <m:e>
                    <m:r>
                      <m:rPr>
                        <m:sty m:val="bi"/>
                      </m:rPr>
                      <w:rPr>
                        <w:rFonts w:ascii="Cambria Math" w:eastAsia="Times New Roman" w:hAnsi="Cambria Math" w:cstheme="majorBidi"/>
                        <w:color w:val="333333"/>
                        <w:spacing w:val="3"/>
                      </w:rPr>
                      <m:t>f</m:t>
                    </m:r>
                  </m:e>
                </m:acc>
                <m:d>
                  <m:dPr>
                    <m:ctrlPr>
                      <w:rPr>
                        <w:rFonts w:ascii="Cambria Math" w:eastAsia="Times New Roman" w:hAnsi="Cambria Math" w:cstheme="majorBidi"/>
                        <w:b/>
                        <w:bCs/>
                        <w:i/>
                        <w:color w:val="333333"/>
                        <w:spacing w:val="3"/>
                      </w:rPr>
                    </m:ctrlPr>
                  </m:dPr>
                  <m:e>
                    <m:sSup>
                      <m:sSupPr>
                        <m:ctrlPr>
                          <w:rPr>
                            <w:rFonts w:ascii="Cambria Math" w:eastAsia="Times New Roman" w:hAnsi="Cambria Math" w:cstheme="majorBidi"/>
                            <w:b/>
                            <w:bCs/>
                            <w:i/>
                            <w:color w:val="333333"/>
                            <w:spacing w:val="3"/>
                          </w:rPr>
                        </m:ctrlPr>
                      </m:sSupPr>
                      <m:e>
                        <m:r>
                          <m:rPr>
                            <m:sty m:val="bi"/>
                          </m:rPr>
                          <w:rPr>
                            <w:rFonts w:ascii="Cambria Math" w:eastAsia="Times New Roman" w:hAnsi="Cambria Math" w:cstheme="majorBidi"/>
                            <w:color w:val="333333"/>
                            <w:spacing w:val="3"/>
                          </w:rPr>
                          <m:t>x</m:t>
                        </m:r>
                      </m:e>
                      <m:sup>
                        <m:r>
                          <m:rPr>
                            <m:sty m:val="bi"/>
                          </m:rPr>
                          <w:rPr>
                            <w:rFonts w:ascii="Cambria Math" w:eastAsia="Times New Roman" w:hAnsi="Cambria Math" w:cstheme="majorBidi"/>
                            <w:color w:val="333333"/>
                            <w:spacing w:val="3"/>
                          </w:rPr>
                          <m:t>'</m:t>
                        </m:r>
                      </m:sup>
                    </m:sSup>
                  </m:e>
                </m:d>
              </m:oMath>
            </m:oMathPara>
          </w:p>
        </w:tc>
      </w:tr>
      <w:tr w:rsidR="003C36F5" w:rsidRPr="003C36F5" w14:paraId="707D70EB"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18DF496" w14:textId="77777777" w:rsidR="003C36F5" w:rsidRPr="003C36F5" w:rsidRDefault="003C36F5" w:rsidP="00697A78">
            <w:pPr>
              <w:spacing w:after="0" w:line="240" w:lineRule="auto"/>
              <w:jc w:val="center"/>
              <w:rPr>
                <w:rFonts w:asciiTheme="majorBidi" w:eastAsia="Times New Roman" w:hAnsiTheme="majorBidi" w:cstheme="majorBidi"/>
                <w:b/>
                <w:bCs/>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ECE920"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B820C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6CF50CF"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5BE41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24A773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0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CB39B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870F93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14A7F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1B63F291"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761E9AD"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24E4088"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0E5B1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4C9C90A"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3261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3C974D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2945CD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0BA337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553F2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5</w:t>
            </w:r>
          </w:p>
        </w:tc>
      </w:tr>
      <w:tr w:rsidR="003C36F5" w:rsidRPr="003C36F5" w14:paraId="1830BA3C"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5D6346"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DB667A1"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B282E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055864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C0C4262"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5B6A1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702C36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105E8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08304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3</w:t>
            </w:r>
          </w:p>
        </w:tc>
      </w:tr>
      <w:tr w:rsidR="003C36F5" w:rsidRPr="003C36F5" w14:paraId="09613452"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0654A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lastRenderedPageBreak/>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8DDFA1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6CF84A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2215ED4"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53FA22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53CF31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E475F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325964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4039B1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5</w:t>
            </w:r>
          </w:p>
        </w:tc>
      </w:tr>
      <w:tr w:rsidR="003C36F5" w:rsidRPr="003C36F5" w14:paraId="01480AEA"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120F06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36541"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402D2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1120AE3"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3883C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233C0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2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C3E71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78516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7BB235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15</w:t>
            </w:r>
          </w:p>
        </w:tc>
      </w:tr>
      <w:tr w:rsidR="003C36F5" w:rsidRPr="003C36F5" w14:paraId="44076140"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776F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BFBD845"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7A49BA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0F3D4D9"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5393C6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E543E"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1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82A3D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D5513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999957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22</w:t>
            </w:r>
          </w:p>
        </w:tc>
      </w:tr>
      <w:tr w:rsidR="003C36F5" w:rsidRPr="003C36F5" w14:paraId="7003BC69"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2AB37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33470B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D50010"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028A7"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D45A0C"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98F4DD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1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9AAC00B"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965F02"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1C7909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0C3B51DD" w14:textId="77777777" w:rsidTr="00697A78">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5FFF21"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FCB7FE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CF6EF34"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8436467" w14:textId="77777777" w:rsidR="003C36F5" w:rsidRPr="003C36F5" w:rsidRDefault="003C36F5" w:rsidP="00697A78">
            <w:pPr>
              <w:spacing w:after="0" w:line="240" w:lineRule="auto"/>
              <w:rPr>
                <w:rFonts w:asciiTheme="majorBidi" w:eastAsia="Times New Roman" w:hAnsiTheme="majorBidi" w:cstheme="majorBidi"/>
              </w:rPr>
            </w:pP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6F73F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AC0E5E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540D60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F1E0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3101D2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1</w:t>
            </w:r>
          </w:p>
        </w:tc>
      </w:tr>
      <w:tr w:rsidR="003C36F5" w:rsidRPr="003C36F5" w14:paraId="3830B5D0" w14:textId="77777777" w:rsidTr="00697A78">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C045F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3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48841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200807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skill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DE0DF"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B8C454"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50718D"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8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6212069"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FE55575"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C0C1FE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90</w:t>
            </w:r>
          </w:p>
        </w:tc>
      </w:tr>
      <w:tr w:rsidR="003C36F5" w:rsidRPr="003C36F5" w14:paraId="1FD91801" w14:textId="77777777" w:rsidTr="00697A78">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FBBBEAF"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08F1C6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m</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D41C402" w14:textId="77777777" w:rsidR="003C36F5" w:rsidRPr="003C36F5" w:rsidRDefault="003C36F5" w:rsidP="00697A78">
            <w:pPr>
              <w:spacing w:after="0" w:line="240" w:lineRule="auto"/>
              <w:rPr>
                <w:rFonts w:asciiTheme="majorBidi" w:eastAsia="Times New Roman" w:hAnsiTheme="majorBidi" w:cstheme="majorBidi"/>
                <w:color w:val="333333"/>
                <w:spacing w:val="3"/>
              </w:rPr>
            </w:pP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F094EBA"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125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1E12C8"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3C35B00"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20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886C866"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5C2A9C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00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7F7FE07" w14:textId="77777777" w:rsidR="003C36F5" w:rsidRPr="003C36F5" w:rsidRDefault="003C36F5" w:rsidP="00697A78">
            <w:pPr>
              <w:spacing w:after="0" w:line="240" w:lineRule="auto"/>
              <w:rPr>
                <w:rFonts w:asciiTheme="majorBidi" w:eastAsia="Times New Roman" w:hAnsiTheme="majorBidi" w:cstheme="majorBidi"/>
                <w:color w:val="333333"/>
                <w:spacing w:val="3"/>
              </w:rPr>
            </w:pPr>
            <w:r w:rsidRPr="003C36F5">
              <w:rPr>
                <w:rFonts w:asciiTheme="majorBidi" w:eastAsia="Times New Roman" w:hAnsiTheme="majorBidi" w:cstheme="majorBidi"/>
                <w:color w:val="333333"/>
                <w:spacing w:val="3"/>
              </w:rPr>
              <w:t>0.506</w:t>
            </w:r>
          </w:p>
        </w:tc>
      </w:tr>
    </w:tbl>
    <w:p w14:paraId="667AA073" w14:textId="77777777" w:rsidR="00E17967" w:rsidRPr="003A19F2" w:rsidRDefault="00E17967" w:rsidP="00686C2F">
      <w:pPr>
        <w:bidi/>
        <w:spacing w:after="0"/>
        <w:jc w:val="both"/>
        <w:rPr>
          <w:rFonts w:ascii="Times New Roman" w:hAnsi="Times New Roman" w:cs="B Nazanin"/>
          <w:sz w:val="24"/>
          <w:szCs w:val="28"/>
          <w:rtl/>
          <w:lang w:bidi="fa-IR"/>
        </w:rPr>
      </w:pPr>
    </w:p>
    <w:p w14:paraId="096A3D90" w14:textId="77777777" w:rsidR="00E17967" w:rsidRPr="003A19F2" w:rsidRDefault="00E17967" w:rsidP="00697A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97A78">
        <w:rPr>
          <w:rFonts w:ascii="Times New Roman" w:hAnsi="Times New Roman" w:cs="B Nazanin" w:hint="cs"/>
          <w:sz w:val="24"/>
          <w:szCs w:val="28"/>
          <w:rtl/>
          <w:lang w:bidi="fa-IR"/>
        </w:rPr>
        <w:t>دهد (</w:t>
      </w:r>
      <w:r w:rsidR="00697A78">
        <w:rPr>
          <w:rFonts w:ascii="Times New Roman" w:hAnsi="Times New Roman" w:cs="B Nazanin"/>
          <w:sz w:val="24"/>
          <w:szCs w:val="28"/>
          <w:lang w:bidi="fa-IR"/>
        </w:rPr>
        <w:t>o1</w:t>
      </w:r>
      <w:r w:rsidR="00697A7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4BC8725D" w14:textId="77777777"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97A78">
        <w:rPr>
          <w:rFonts w:ascii="Times New Roman" w:hAnsi="Times New Roman" w:cs="B Nazanin" w:hint="cs"/>
          <w:sz w:val="24"/>
          <w:szCs w:val="28"/>
          <w:rtl/>
          <w:lang w:bidi="fa-IR"/>
        </w:rPr>
        <w:t xml:space="preserve"> همدیگر را مغلوب نمی کنند</w:t>
      </w:r>
      <w:r w:rsidR="007F57AC">
        <w:rPr>
          <w:rFonts w:ascii="Times New Roman" w:hAnsi="Times New Roman" w:cs="B Nazanin"/>
          <w:sz w:val="24"/>
          <w:szCs w:val="28"/>
          <w:rtl/>
          <w:lang w:bidi="fa-IR"/>
        </w:rPr>
        <w:t xml:space="preserve">. </w:t>
      </w:r>
      <w:r w:rsidR="00477304">
        <w:rPr>
          <w:rFonts w:ascii="Times New Roman" w:hAnsi="Times New Roman" w:cs="B Nazanin" w:hint="cs"/>
          <w:sz w:val="24"/>
          <w:szCs w:val="28"/>
          <w:rtl/>
          <w:lang w:bidi="fa-IR"/>
        </w:rPr>
        <w:t xml:space="preserve">همدیگر را مغلوب نمی کنن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14:paraId="63D82456" w14:textId="77777777" w:rsidR="00E17967" w:rsidRPr="003A19F2" w:rsidRDefault="00E17967" w:rsidP="0047730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75F6ED2D" w14:textId="77777777" w:rsidR="00E17967" w:rsidRPr="003A19F2" w:rsidRDefault="00E17967" w:rsidP="00686C2F">
      <w:pPr>
        <w:pStyle w:val="Heading3"/>
        <w:bidi/>
        <w:jc w:val="both"/>
        <w:rPr>
          <w:rFonts w:ascii="Times New Roman" w:hAnsi="Times New Roman" w:cs="B Nazanin"/>
          <w:szCs w:val="28"/>
          <w:rtl/>
          <w:lang w:bidi="fa-IR"/>
        </w:rPr>
      </w:pPr>
      <w:bookmarkStart w:id="141"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1"/>
    </w:p>
    <w:p w14:paraId="1CF5D3CE" w14:textId="77777777" w:rsidR="00E17967" w:rsidRPr="003A19F2" w:rsidRDefault="00E17967" w:rsidP="00176C7C">
      <w:pPr>
        <w:bidi/>
        <w:spacing w:after="0"/>
        <w:jc w:val="both"/>
        <w:rPr>
          <w:rFonts w:ascii="Times New Roman" w:hAnsi="Times New Roman" w:cs="B Nazanin"/>
          <w:sz w:val="24"/>
          <w:szCs w:val="28"/>
          <w:rtl/>
          <w:lang w:bidi="fa-IR"/>
        </w:rPr>
      </w:pPr>
      <w:r w:rsidRPr="00176C7C">
        <w:rPr>
          <w:rFonts w:ascii="Times New Roman" w:hAnsi="Times New Roman" w:cs="B Nazanin" w:hint="cs"/>
          <w:b/>
          <w:bCs/>
          <w:sz w:val="24"/>
          <w:szCs w:val="28"/>
          <w:rtl/>
          <w:lang w:bidi="fa-IR"/>
        </w:rPr>
        <w:t>تفسی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توضیحات</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خلاف</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واقع</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سیار</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روشن</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است</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DCB5470" w14:textId="77777777" w:rsidR="00E17967" w:rsidRPr="003A19F2" w:rsidRDefault="00E17967" w:rsidP="00176C7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76C7C">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176C7C">
        <w:rPr>
          <w:rFonts w:ascii="Times New Roman" w:hAnsi="Times New Roman" w:cs="B Nazanin" w:hint="cs"/>
          <w:b/>
          <w:bCs/>
          <w:sz w:val="24"/>
          <w:szCs w:val="28"/>
          <w:rtl/>
          <w:lang w:bidi="fa-IR"/>
        </w:rPr>
        <w:t>دو</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ین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رای</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گزارش</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نتایج</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به</w:t>
      </w:r>
      <w:r w:rsidRPr="00176C7C">
        <w:rPr>
          <w:rFonts w:ascii="Times New Roman" w:hAnsi="Times New Roman" w:cs="B Nazanin"/>
          <w:b/>
          <w:bCs/>
          <w:sz w:val="24"/>
          <w:szCs w:val="28"/>
          <w:rtl/>
          <w:lang w:bidi="fa-IR"/>
        </w:rPr>
        <w:t xml:space="preserve"> </w:t>
      </w:r>
      <w:r w:rsidRPr="00176C7C">
        <w:rPr>
          <w:rFonts w:ascii="Times New Roman" w:hAnsi="Times New Roman" w:cs="B Nazanin" w:hint="cs"/>
          <w:b/>
          <w:bCs/>
          <w:sz w:val="24"/>
          <w:szCs w:val="28"/>
          <w:rtl/>
          <w:lang w:bidi="fa-IR"/>
        </w:rPr>
        <w:t>ما</w:t>
      </w:r>
      <w:r w:rsidRPr="00176C7C">
        <w:rPr>
          <w:rFonts w:ascii="Times New Roman" w:hAnsi="Times New Roman" w:cs="B Nazanin"/>
          <w:b/>
          <w:bCs/>
          <w:sz w:val="24"/>
          <w:szCs w:val="28"/>
          <w:rtl/>
          <w:lang w:bidi="fa-IR"/>
        </w:rPr>
        <w:t xml:space="preserve"> </w:t>
      </w:r>
      <w:r w:rsidR="00F5181D" w:rsidRPr="00176C7C">
        <w:rPr>
          <w:rFonts w:ascii="Times New Roman" w:hAnsi="Times New Roman" w:cs="B Nazanin" w:hint="cs"/>
          <w:b/>
          <w:bCs/>
          <w:sz w:val="24"/>
          <w:szCs w:val="28"/>
          <w:rtl/>
          <w:lang w:bidi="fa-IR"/>
        </w:rPr>
        <w:t>می‌</w:t>
      </w:r>
      <w:r w:rsidRPr="00176C7C">
        <w:rPr>
          <w:rFonts w:ascii="Times New Roman" w:hAnsi="Times New Roman" w:cs="B Nazanin" w:hint="cs"/>
          <w:b/>
          <w:bCs/>
          <w:sz w:val="24"/>
          <w:szCs w:val="28"/>
          <w:rtl/>
          <w:lang w:bidi="fa-IR"/>
        </w:rPr>
        <w:t>دهد</w:t>
      </w:r>
      <w:r w:rsidR="007F57AC" w:rsidRPr="00176C7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7314EC" w14:textId="77777777" w:rsidR="00E17967" w:rsidRPr="003A19F2" w:rsidRDefault="00E17967" w:rsidP="00176C7C">
      <w:pPr>
        <w:bidi/>
        <w:spacing w:after="0"/>
        <w:jc w:val="both"/>
        <w:rPr>
          <w:rFonts w:ascii="Times New Roman" w:hAnsi="Times New Roman" w:cs="B Nazanin"/>
          <w:sz w:val="24"/>
          <w:szCs w:val="28"/>
          <w:rtl/>
          <w:lang w:bidi="fa-IR"/>
        </w:rPr>
      </w:pPr>
      <w:r w:rsidRPr="004C6301">
        <w:rPr>
          <w:rFonts w:ascii="Times New Roman" w:hAnsi="Times New Roman" w:cs="B Nazanin" w:hint="cs"/>
          <w:b/>
          <w:bCs/>
          <w:sz w:val="24"/>
          <w:szCs w:val="28"/>
          <w:rtl/>
          <w:lang w:bidi="fa-IR"/>
        </w:rPr>
        <w:t>روش</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خلاف</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واقع</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یاز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سترسی</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ب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داده</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یا</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مدل</w:t>
      </w:r>
      <w:r w:rsidRPr="004C6301">
        <w:rPr>
          <w:rFonts w:ascii="Times New Roman" w:hAnsi="Times New Roman" w:cs="B Nazanin"/>
          <w:b/>
          <w:bCs/>
          <w:sz w:val="24"/>
          <w:szCs w:val="28"/>
          <w:rtl/>
          <w:lang w:bidi="fa-IR"/>
        </w:rPr>
        <w:t xml:space="preserve"> </w:t>
      </w:r>
      <w:r w:rsidRPr="004C6301">
        <w:rPr>
          <w:rFonts w:ascii="Times New Roman" w:hAnsi="Times New Roman" w:cs="B Nazanin" w:hint="cs"/>
          <w:b/>
          <w:bCs/>
          <w:sz w:val="24"/>
          <w:szCs w:val="28"/>
          <w:rtl/>
          <w:lang w:bidi="fa-IR"/>
        </w:rPr>
        <w:t>ندارد</w:t>
      </w:r>
      <w:r w:rsidR="007F57AC" w:rsidRPr="004C63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05F6591C" w14:textId="77777777"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ا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همچنی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ب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سیستم</w:t>
      </w:r>
      <w:r w:rsidR="004A06B0" w:rsidRPr="0018181D">
        <w:rPr>
          <w:rFonts w:ascii="Times New Roman" w:hAnsi="Times New Roman" w:cs="B Nazanin"/>
          <w:b/>
          <w:bCs/>
          <w:sz w:val="24"/>
          <w:szCs w:val="28"/>
          <w:rtl/>
          <w:lang w:bidi="fa-IR"/>
        </w:rPr>
        <w:t>‌ها</w:t>
      </w:r>
      <w:r w:rsidRPr="0018181D">
        <w:rPr>
          <w:rFonts w:ascii="Times New Roman" w:hAnsi="Times New Roman" w:cs="B Nazanin" w:hint="cs"/>
          <w:b/>
          <w:bCs/>
          <w:sz w:val="24"/>
          <w:szCs w:val="28"/>
          <w:rtl/>
          <w:lang w:bidi="fa-IR"/>
        </w:rPr>
        <w:t>ی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ار</w:t>
      </w:r>
      <w:r w:rsidRPr="0018181D">
        <w:rPr>
          <w:rFonts w:ascii="Times New Roman" w:hAnsi="Times New Roman" w:cs="B Nazanin"/>
          <w:b/>
          <w:bCs/>
          <w:sz w:val="24"/>
          <w:szCs w:val="28"/>
          <w:rtl/>
          <w:lang w:bidi="fa-IR"/>
        </w:rPr>
        <w:t xml:space="preserve"> </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د</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ک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ز</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یادگیر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ماشین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فاده</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w:t>
      </w:r>
      <w:r w:rsidR="00F5181D" w:rsidRPr="0018181D">
        <w:rPr>
          <w:rFonts w:ascii="Times New Roman" w:hAnsi="Times New Roman" w:cs="B Nazanin" w:hint="cs"/>
          <w:b/>
          <w:bCs/>
          <w:sz w:val="24"/>
          <w:szCs w:val="28"/>
          <w:rtl/>
          <w:lang w:bidi="fa-IR"/>
        </w:rPr>
        <w:t>می‌</w:t>
      </w:r>
      <w:r w:rsidRPr="0018181D">
        <w:rPr>
          <w:rFonts w:ascii="Times New Roman" w:hAnsi="Times New Roman" w:cs="B Nazanin" w:hint="cs"/>
          <w:b/>
          <w:bCs/>
          <w:sz w:val="24"/>
          <w:szCs w:val="28"/>
          <w:rtl/>
          <w:lang w:bidi="fa-IR"/>
        </w:rPr>
        <w:t>کنند</w:t>
      </w:r>
      <w:r w:rsidR="007F57AC" w:rsidRPr="0018181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6C54390" w14:textId="77777777" w:rsidR="00E17967" w:rsidRPr="003A19F2" w:rsidRDefault="00E17967" w:rsidP="0018181D">
      <w:pPr>
        <w:bidi/>
        <w:spacing w:after="0"/>
        <w:jc w:val="both"/>
        <w:rPr>
          <w:rFonts w:ascii="Times New Roman" w:hAnsi="Times New Roman" w:cs="B Nazanin"/>
          <w:sz w:val="24"/>
          <w:szCs w:val="28"/>
          <w:rtl/>
          <w:lang w:bidi="fa-IR"/>
        </w:rPr>
      </w:pPr>
      <w:r w:rsidRPr="0018181D">
        <w:rPr>
          <w:rFonts w:ascii="Times New Roman" w:hAnsi="Times New Roman" w:cs="B Nazanin" w:hint="cs"/>
          <w:b/>
          <w:bCs/>
          <w:sz w:val="24"/>
          <w:szCs w:val="28"/>
          <w:rtl/>
          <w:lang w:bidi="fa-IR"/>
        </w:rPr>
        <w:t>پیاده‌سازی</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روش</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توضیح</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خلاف</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واقع</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نسبتاً</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آسان</w:t>
      </w:r>
      <w:r w:rsidRPr="0018181D">
        <w:rPr>
          <w:rFonts w:ascii="Times New Roman" w:hAnsi="Times New Roman" w:cs="B Nazanin"/>
          <w:b/>
          <w:bCs/>
          <w:sz w:val="24"/>
          <w:szCs w:val="28"/>
          <w:rtl/>
          <w:lang w:bidi="fa-IR"/>
        </w:rPr>
        <w:t xml:space="preserve"> </w:t>
      </w:r>
      <w:r w:rsidRPr="0018181D">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00880156">
        <w:rPr>
          <w:rFonts w:ascii="Times New Roman" w:hAnsi="Times New Roman" w:cs="B Nazanin" w:hint="cs"/>
          <w:sz w:val="24"/>
          <w:szCs w:val="28"/>
          <w:rtl/>
          <w:lang w:bidi="fa-IR"/>
        </w:rPr>
        <w:t>).</w:t>
      </w:r>
    </w:p>
    <w:p w14:paraId="68BDD496" w14:textId="77777777" w:rsidR="00E17967" w:rsidRPr="003A19F2" w:rsidRDefault="00E17967" w:rsidP="00686C2F">
      <w:pPr>
        <w:pStyle w:val="Heading3"/>
        <w:bidi/>
        <w:jc w:val="both"/>
        <w:rPr>
          <w:rFonts w:ascii="Times New Roman" w:hAnsi="Times New Roman" w:cs="B Nazanin"/>
          <w:szCs w:val="28"/>
          <w:rtl/>
          <w:lang w:bidi="fa-IR"/>
        </w:rPr>
      </w:pPr>
      <w:bookmarkStart w:id="142"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2"/>
    </w:p>
    <w:p w14:paraId="55916033" w14:textId="77777777" w:rsidR="00E17967" w:rsidRPr="003A19F2" w:rsidRDefault="00E17967" w:rsidP="00B55D06">
      <w:pPr>
        <w:bidi/>
        <w:spacing w:after="0"/>
        <w:jc w:val="both"/>
        <w:rPr>
          <w:rFonts w:ascii="Times New Roman" w:hAnsi="Times New Roman" w:cs="B Nazanin"/>
          <w:sz w:val="24"/>
          <w:szCs w:val="28"/>
          <w:rtl/>
          <w:lang w:bidi="fa-IR"/>
        </w:rPr>
      </w:pPr>
      <w:r w:rsidRPr="00B55D06">
        <w:rPr>
          <w:rFonts w:ascii="Times New Roman" w:hAnsi="Times New Roman" w:cs="B Nazanin" w:hint="cs"/>
          <w:b/>
          <w:bCs/>
          <w:sz w:val="24"/>
          <w:szCs w:val="28"/>
          <w:rtl/>
          <w:lang w:bidi="fa-IR"/>
        </w:rPr>
        <w:t>برای</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ه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نمونه</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معمول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چندی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توضیح</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لاف</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واقع</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اثر</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راشومون</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پیدا</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خواهید</w:t>
      </w:r>
      <w:r w:rsidRPr="00B55D06">
        <w:rPr>
          <w:rFonts w:ascii="Times New Roman" w:hAnsi="Times New Roman" w:cs="B Nazanin"/>
          <w:b/>
          <w:bCs/>
          <w:sz w:val="24"/>
          <w:szCs w:val="28"/>
          <w:rtl/>
          <w:lang w:bidi="fa-IR"/>
        </w:rPr>
        <w:t xml:space="preserve"> </w:t>
      </w:r>
      <w:r w:rsidRPr="00B55D06">
        <w:rPr>
          <w:rFonts w:ascii="Times New Roman" w:hAnsi="Times New Roman" w:cs="B Nazanin" w:hint="cs"/>
          <w:b/>
          <w:bCs/>
          <w:sz w:val="24"/>
          <w:szCs w:val="28"/>
          <w:rtl/>
          <w:lang w:bidi="fa-IR"/>
        </w:rPr>
        <w:t>کرد</w:t>
      </w:r>
      <w:r w:rsidR="007F57AC" w:rsidRPr="00B55D0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 xml:space="preserve">چون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452458F9" w14:textId="77777777" w:rsidR="00E17967" w:rsidRPr="003A19F2" w:rsidRDefault="00E17967" w:rsidP="00686C2F">
      <w:pPr>
        <w:pStyle w:val="Heading3"/>
        <w:bidi/>
        <w:jc w:val="both"/>
        <w:rPr>
          <w:rFonts w:ascii="Times New Roman" w:hAnsi="Times New Roman" w:cs="B Nazanin"/>
          <w:szCs w:val="28"/>
          <w:rtl/>
          <w:lang w:bidi="fa-IR"/>
        </w:rPr>
      </w:pPr>
      <w:bookmarkStart w:id="143"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3"/>
    </w:p>
    <w:p w14:paraId="1E761722" w14:textId="77777777"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00B55D06">
        <w:rPr>
          <w:rFonts w:ascii="Times New Roman" w:hAnsi="Times New Roman" w:cs="B Nazanin" w:hint="cs"/>
          <w:sz w:val="24"/>
          <w:szCs w:val="28"/>
          <w:rtl/>
          <w:lang w:bidi="fa-IR"/>
        </w:rPr>
        <w:t xml:space="preserve"> توسط</w:t>
      </w:r>
      <w:r w:rsidRPr="003A19F2">
        <w:rPr>
          <w:rFonts w:ascii="Times New Roman" w:hAnsi="Times New Roman" w:cs="B Nazanin"/>
          <w:sz w:val="24"/>
          <w:szCs w:val="28"/>
          <w:rtl/>
          <w:lang w:bidi="fa-IR"/>
        </w:rPr>
        <w:t xml:space="preserve"> </w:t>
      </w:r>
      <w:r w:rsidR="00B55D06">
        <w:rPr>
          <w:rFonts w:ascii="Times New Roman" w:hAnsi="Times New Roman" w:cs="B Nazanin"/>
          <w:sz w:val="24"/>
          <w:szCs w:val="28"/>
          <w:rtl/>
          <w:lang w:bidi="fa-IR"/>
        </w:rPr>
        <w:fldChar w:fldCharType="begin"/>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B55D06">
        <w:rPr>
          <w:rFonts w:ascii="Times New Roman" w:hAnsi="Times New Roman" w:cs="B Nazanin"/>
          <w:sz w:val="24"/>
          <w:szCs w:val="28"/>
          <w:rtl/>
          <w:lang w:bidi="fa-IR"/>
        </w:rPr>
        <w:instrText xml:space="preserve">" </w:instrText>
      </w:r>
      <w:r w:rsidR="00B55D06">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B55D06">
        <w:rPr>
          <w:rFonts w:ascii="Times New Roman" w:hAnsi="Times New Roman" w:cs="B Nazanin"/>
          <w:sz w:val="24"/>
          <w:szCs w:val="28"/>
          <w:rtl/>
          <w:lang w:bidi="fa-IR"/>
        </w:rPr>
        <w:fldChar w:fldCharType="separate"/>
      </w:r>
      <w:r w:rsidR="00B55D06">
        <w:rPr>
          <w:rFonts w:ascii="Times New Roman" w:hAnsi="Times New Roman" w:cs="B Nazanin"/>
          <w:noProof/>
          <w:sz w:val="24"/>
          <w:szCs w:val="28"/>
          <w:lang w:bidi="fa-IR"/>
        </w:rPr>
        <w:t>Dandl et al. (2020)</w:t>
      </w:r>
      <w:r w:rsidR="00B55D06">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dandls/moc/tree/master/counterfactuals</w:t>
      </w:r>
      <w:r w:rsidR="00B55D06">
        <w:rPr>
          <w:rFonts w:ascii="Times New Roman" w:hAnsi="Times New Roman" w:cs="B Nazanin" w:hint="cs"/>
          <w:sz w:val="24"/>
          <w:szCs w:val="28"/>
          <w:rtl/>
          <w:lang w:bidi="fa-IR"/>
        </w:rPr>
        <w:t>).</w:t>
      </w:r>
    </w:p>
    <w:p w14:paraId="3362428D" w14:textId="77777777" w:rsidR="00E17967" w:rsidRPr="003A19F2" w:rsidRDefault="00E17967" w:rsidP="00B55D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B55D06">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B55D06">
        <w:rPr>
          <w:rFonts w:ascii="Times New Roman" w:hAnsi="Times New Roman" w:cs="B Nazanin" w:hint="cs"/>
          <w:sz w:val="24"/>
          <w:szCs w:val="28"/>
          <w:rtl/>
          <w:lang w:bidi="fa-IR"/>
        </w:rPr>
        <w:t xml:space="preserve"> </w:t>
      </w:r>
      <w:r w:rsidR="00B55D06">
        <w:rPr>
          <w:rFonts w:ascii="Times New Roman" w:hAnsi="Times New Roman" w:cs="B Nazanin"/>
          <w:sz w:val="24"/>
          <w:szCs w:val="28"/>
          <w:lang w:bidi="fa-IR"/>
        </w:rPr>
        <w:t>Alibi</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gt;</w:instrText>
      </w:r>
      <w:r w:rsidR="00E105F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Van Looveren &amp; Klaise, 202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14:paraId="5B9FF4D6" w14:textId="77777777" w:rsidR="00E17967" w:rsidRPr="003A19F2" w:rsidRDefault="00E105F4" w:rsidP="00B55D0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rimi&lt;/Author&gt;&lt;Year&gt;2020&lt;/Year&gt;&lt;RecNum&gt;74&lt;/RecNum&gt;&lt;DisplayText&gt;Karimi, Barthe, Balle, and Valera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w:instrText>
      </w:r>
      <w:r w:rsidR="00A403E6">
        <w:rPr>
          <w:rFonts w:ascii="Times New Roman" w:hAnsi="Times New Roman" w:cs="B Nazanin"/>
          <w:sz w:val="24"/>
          <w:szCs w:val="28"/>
          <w:rtl/>
          <w:lang w:bidi="fa-IR"/>
        </w:rPr>
        <w:instrText>95-905&lt;/</w:instrText>
      </w:r>
      <w:r w:rsidR="00A403E6">
        <w:rPr>
          <w:rFonts w:ascii="Times New Roman" w:hAnsi="Times New Roman" w:cs="B Nazanin"/>
          <w:sz w:val="24"/>
          <w:szCs w:val="28"/>
          <w:lang w:bidi="fa-IR"/>
        </w:rPr>
        <w:instrText>pages&gt;&lt;dates&gt;&l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rimi, Barthe, Balle, and Valera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B55D06">
        <w:rPr>
          <w:rFonts w:ascii="Times New Roman" w:hAnsi="Times New Roman" w:cs="B Nazanin" w:hint="cs"/>
          <w:sz w:val="24"/>
          <w:szCs w:val="28"/>
          <w:rtl/>
          <w:lang w:bidi="fa-IR"/>
        </w:rPr>
        <w:t xml:space="preserve"> (</w:t>
      </w:r>
      <w:r w:rsidR="00B55D06" w:rsidRPr="00B55D06">
        <w:rPr>
          <w:rFonts w:ascii="Times New Roman" w:hAnsi="Times New Roman" w:cs="B Nazanin"/>
          <w:sz w:val="24"/>
          <w:szCs w:val="28"/>
          <w:lang w:bidi="fa-IR"/>
        </w:rPr>
        <w:t>https://github.com/amirhk/mace</w:t>
      </w:r>
      <w:r w:rsidR="00B55D0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14:paraId="228098E0" w14:textId="77777777" w:rsidR="00E17967" w:rsidRPr="003A19F2" w:rsidRDefault="00B34E5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Mothilal&lt;/Author&gt;&lt;Year&gt;2020&lt;/Year&gt;&lt;RecNum&gt;75&lt;/RecNum&gt;&lt;DisplayText&gt;Mothilal, Sharma, and Tan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lt;year&gt;2020&l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Mothilal, Sharma, and Tan (202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proofErr w:type="spellStart"/>
      <w:proofErr w:type="gramStart"/>
      <w:r w:rsidRPr="003A19F2">
        <w:rPr>
          <w:rFonts w:ascii="Times New Roman" w:hAnsi="Times New Roman" w:cs="B Nazanin"/>
          <w:sz w:val="24"/>
          <w:szCs w:val="28"/>
          <w:lang w:bidi="fa-IR"/>
        </w:rPr>
        <w:t>DiCE</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proofErr w:type="gramEnd"/>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proofErr w:type="spellStart"/>
      <w:r w:rsidR="00E17967" w:rsidRPr="003A19F2">
        <w:rPr>
          <w:rFonts w:ascii="Times New Roman" w:hAnsi="Times New Roman" w:cs="B Nazanin"/>
          <w:sz w:val="24"/>
          <w:szCs w:val="28"/>
          <w:lang w:bidi="fa-IR"/>
        </w:rPr>
        <w:t>DiCE</w:t>
      </w:r>
      <w:proofErr w:type="spellEnd"/>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14:paraId="3A7588C4"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augel&lt;/Author&gt;&lt;Year&gt;2017&lt;/Year&gt;&lt;RecNum&gt;76&lt;/RecNum&gt;&lt;DisplayText&gt;Laugel, Lesot, Marsala, Renard, and Detyniecki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augel, Lesot, Marsala, Renard, and Detyniecki (2017)</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A0C944E" w14:textId="77777777" w:rsidR="00E17967" w:rsidRPr="003A19F2" w:rsidRDefault="00E17967"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ibeiro&lt;/Author&gt;&lt;Year&gt;2018&lt;/Year&gt;&lt;RecNum&gt;77&lt;/RecNum&gt;&lt;DisplayText&gt;Ribeiro, Singh, and Guestrin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B9450D"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ibeiro, Singh, and Guestrin (2018)</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5FA24AA7"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4"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bookmarkEnd w:id="144"/>
      <w:r w:rsidR="00543C45">
        <w:rPr>
          <w:rFonts w:ascii="Times New Roman" w:hAnsi="Times New Roman" w:cs="B Nazanin" w:hint="cs"/>
          <w:sz w:val="24"/>
          <w:szCs w:val="28"/>
          <w:rtl/>
          <w:lang w:bidi="fa-IR"/>
        </w:rPr>
        <w:t>)</w:t>
      </w:r>
    </w:p>
    <w:p w14:paraId="7016CC18" w14:textId="77777777"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Tobias Goerke &amp; Magdalena Lang</w:t>
      </w:r>
    </w:p>
    <w:p w14:paraId="35A0B658" w14:textId="77777777" w:rsidR="000C67C5" w:rsidRPr="003A19F2" w:rsidRDefault="000C67C5" w:rsidP="00543C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43C4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chors</w:t>
      </w:r>
      <w:r w:rsidR="00543C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Robnik-Šikonja and Bohanec (2018)</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543C45">
        <w:rPr>
          <w:rFonts w:ascii="Times New Roman" w:hAnsi="Times New Roman" w:cs="B Nazanin" w:hint="cs"/>
          <w:sz w:val="24"/>
          <w:szCs w:val="28"/>
          <w:rtl/>
          <w:lang w:bidi="fa-IR"/>
        </w:rPr>
        <w:t>(</w:t>
      </w:r>
      <w:r w:rsidR="00543C45" w:rsidRPr="00543C45">
        <w:rPr>
          <w:rFonts w:ascii="Times New Roman" w:hAnsi="Times New Roman" w:cs="B Nazanin" w:hint="cs"/>
          <w:sz w:val="24"/>
          <w:szCs w:val="28"/>
          <w:rtl/>
          <w:lang w:bidi="fa-IR"/>
        </w:rPr>
        <w:t>همان</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حققان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ه</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الگوریتم</w:t>
      </w:r>
      <w:r w:rsidR="00543C45" w:rsidRPr="00543C45">
        <w:rPr>
          <w:rFonts w:ascii="Times New Roman" w:hAnsi="Times New Roman" w:cs="B Nazanin"/>
          <w:sz w:val="24"/>
          <w:szCs w:val="28"/>
          <w:lang w:bidi="fa-IR"/>
        </w:rPr>
        <w:t xml:space="preserve"> LIME </w:t>
      </w:r>
      <w:r w:rsidR="00543C45" w:rsidRPr="00543C45">
        <w:rPr>
          <w:rFonts w:ascii="Times New Roman" w:hAnsi="Times New Roman" w:cs="B Nazanin" w:hint="cs"/>
          <w:sz w:val="24"/>
          <w:szCs w:val="28"/>
          <w:rtl/>
          <w:lang w:bidi="fa-IR"/>
        </w:rPr>
        <w:t>را</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معرفی</w:t>
      </w:r>
      <w:r w:rsidR="00543C45" w:rsidRPr="00543C45">
        <w:rPr>
          <w:rFonts w:ascii="Times New Roman" w:hAnsi="Times New Roman" w:cs="B Nazanin"/>
          <w:sz w:val="24"/>
          <w:szCs w:val="28"/>
          <w:rtl/>
          <w:lang w:bidi="fa-IR"/>
        </w:rPr>
        <w:t xml:space="preserve"> </w:t>
      </w:r>
      <w:r w:rsidR="00543C45" w:rsidRPr="00543C45">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 xml:space="preserve">) الگوریتم را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543C45">
        <w:rPr>
          <w:rFonts w:ascii="Times New Roman" w:hAnsi="Times New Roman" w:cs="B Nazanin" w:hint="cs"/>
          <w:sz w:val="24"/>
          <w:szCs w:val="28"/>
          <w:rtl/>
          <w:lang w:bidi="fa-IR"/>
        </w:rPr>
        <w:t>.</w:t>
      </w:r>
    </w:p>
    <w:p w14:paraId="71803119" w14:textId="77777777" w:rsidR="000C67C5" w:rsidRPr="003A19F2" w:rsidRDefault="000C67C5" w:rsidP="003E19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008B0FCD">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008B0FCD">
        <w:rPr>
          <w:rFonts w:ascii="Times New Roman" w:hAnsi="Times New Roman" w:cs="B Nazanin" w:hint="cs"/>
          <w:sz w:val="24"/>
          <w:szCs w:val="28"/>
          <w:rtl/>
          <w:lang w:bidi="fa-IR"/>
        </w:rPr>
        <w:t xml:space="preserve"> قابل درک </w:t>
      </w:r>
      <w:r w:rsidRPr="003A19F2">
        <w:rPr>
          <w:rFonts w:ascii="Times New Roman" w:hAnsi="Times New Roman" w:cs="B Nazanin"/>
          <w:sz w:val="24"/>
          <w:szCs w:val="28"/>
          <w:lang w:bidi="fa-IR"/>
        </w:rPr>
        <w:t>IF-THEN</w:t>
      </w:r>
      <w:r w:rsidR="008B0FC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 xml:space="preserve">که نشان می ده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005F6AF9">
        <w:rPr>
          <w:rFonts w:ascii="Times New Roman" w:hAnsi="Times New Roman" w:cs="B Nazanin" w:hint="cs"/>
          <w:sz w:val="24"/>
          <w:szCs w:val="28"/>
          <w:rtl/>
          <w:lang w:bidi="fa-IR"/>
        </w:rPr>
        <w:t>بکار ب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3E1916">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5DE871D5" w14:textId="77777777" w:rsidR="000C67C5" w:rsidRPr="003A19F2" w:rsidRDefault="000C67C5" w:rsidP="007E3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 xml:space="preserve">نشان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61722" w:rsidRPr="00761722">
        <w:rPr>
          <w:rFonts w:ascii="Times New Roman" w:hAnsi="Times New Roman" w:cs="B Nazanin" w:hint="cs"/>
          <w:sz w:val="24"/>
          <w:szCs w:val="28"/>
          <w:rtl/>
          <w:lang w:bidi="fa-IR"/>
        </w:rPr>
        <w:t xml:space="preserve"> به</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صورت</w:t>
      </w:r>
      <w:r w:rsidR="00761722" w:rsidRPr="00761722">
        <w:rPr>
          <w:rFonts w:ascii="Times New Roman" w:hAnsi="Times New Roman" w:cs="B Nazanin"/>
          <w:sz w:val="24"/>
          <w:szCs w:val="28"/>
          <w:rtl/>
          <w:lang w:bidi="fa-IR"/>
        </w:rPr>
        <w:t xml:space="preserve"> </w:t>
      </w:r>
      <w:r w:rsidR="00761722" w:rsidRPr="00761722">
        <w:rPr>
          <w:rFonts w:ascii="Times New Roman" w:hAnsi="Times New Roman" w:cs="B Nazanin" w:hint="cs"/>
          <w:sz w:val="24"/>
          <w:szCs w:val="28"/>
          <w:rtl/>
          <w:lang w:bidi="fa-IR"/>
        </w:rPr>
        <w:t>محلی</w:t>
      </w:r>
      <w:r w:rsidR="00761722" w:rsidRPr="0076172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00761722">
        <w:rPr>
          <w:rFonts w:ascii="Times New Roman" w:hAnsi="Times New Roman" w:cs="B Nazanin" w:hint="cs"/>
          <w:sz w:val="24"/>
          <w:szCs w:val="28"/>
          <w:rtl/>
          <w:lang w:bidi="fa-IR"/>
        </w:rPr>
        <w:t xml:space="preserve"> (که </w:t>
      </w:r>
      <w:r w:rsidR="00761722">
        <w:rPr>
          <w:rFonts w:ascii="Sakkal Majalla" w:hAnsi="Sakkal Majalla" w:cs="Sakkal Majalla" w:hint="cs"/>
          <w:sz w:val="24"/>
          <w:szCs w:val="28"/>
          <w:rtl/>
          <w:lang w:bidi="fa-IR"/>
        </w:rPr>
        <w:t>–</w:t>
      </w:r>
      <w:r w:rsidR="00761722">
        <w:rPr>
          <w:rFonts w:ascii="Times New Roman" w:hAnsi="Times New Roman" w:cs="B Nazanin" w:hint="cs"/>
          <w:sz w:val="24"/>
          <w:szCs w:val="28"/>
          <w:rtl/>
          <w:lang w:bidi="fa-IR"/>
        </w:rPr>
        <w:t xml:space="preserve"> یا + پیش بینی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61722">
        <w:rPr>
          <w:rFonts w:ascii="Times New Roman" w:hAnsi="Times New Roman" w:cs="B Nazanin" w:hint="cs"/>
          <w:sz w:val="24"/>
          <w:szCs w:val="28"/>
          <w:rtl/>
          <w:lang w:bidi="fa-IR"/>
        </w:rPr>
        <w:t xml:space="preserve">با استفاده از دو نمونه مثال،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617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7E35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7E3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7E35BE">
        <w:rPr>
          <w:rFonts w:ascii="Times New Roman" w:hAnsi="Times New Roman" w:cs="B Nazanin" w:hint="cs"/>
          <w:sz w:val="24"/>
          <w:szCs w:val="28"/>
          <w:rtl/>
          <w:lang w:bidi="fa-IR"/>
        </w:rPr>
        <w:t xml:space="preserve"> مدا تقریب در فضای اغتشاش </w:t>
      </w:r>
      <w:r w:rsidR="007E35BE">
        <w:rPr>
          <w:rFonts w:ascii="Times New Roman" w:hAnsi="Times New Roman" w:cs="B Nazanin"/>
          <w:sz w:val="24"/>
          <w:szCs w:val="28"/>
          <w:lang w:bidi="fa-IR"/>
        </w:rPr>
        <w:t>D</w:t>
      </w:r>
      <w:r w:rsidRPr="003A19F2">
        <w:rPr>
          <w:rFonts w:ascii="Times New Roman" w:hAnsi="Times New Roman" w:cs="B Nazanin"/>
          <w:sz w:val="24"/>
          <w:szCs w:val="28"/>
          <w:rtl/>
          <w:lang w:bidi="fa-IR"/>
        </w:rPr>
        <w:t xml:space="preserve"> </w:t>
      </w:r>
      <w:r w:rsidR="007E35BE">
        <w:rPr>
          <w:rFonts w:ascii="Times New Roman" w:hAnsi="Times New Roman" w:cs="B Nazanin" w:hint="cs"/>
          <w:sz w:val="24"/>
          <w:szCs w:val="28"/>
          <w:rtl/>
          <w:lang w:bidi="fa-IR"/>
        </w:rPr>
        <w:t xml:space="preserve">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40267">
        <w:rPr>
          <w:rFonts w:ascii="Times New Roman" w:hAnsi="Times New Roman" w:cs="B Nazanin" w:hint="cs"/>
          <w:sz w:val="24"/>
          <w:szCs w:val="28"/>
          <w:rtl/>
          <w:lang w:bidi="fa-IR"/>
        </w:rPr>
        <w:t xml:space="preserve">بیان می شود که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963EBF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77777777" w:rsidR="000C67C5" w:rsidRPr="003A19F2" w:rsidRDefault="000C67C5" w:rsidP="006402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40267">
        <w:rPr>
          <w:rFonts w:ascii="Times New Roman" w:hAnsi="Times New Roman" w:cs="B Nazanin"/>
          <w:sz w:val="24"/>
          <w:szCs w:val="28"/>
          <w:rtl/>
          <w:lang w:bidi="fa-IR"/>
        </w:rPr>
        <w:fldChar w:fldCharType="begin"/>
      </w:r>
      <w:r w:rsidR="00640267">
        <w:rPr>
          <w:rFonts w:ascii="Times New Roman" w:hAnsi="Times New Roman" w:cs="B Nazanin"/>
          <w:sz w:val="24"/>
          <w:szCs w:val="28"/>
          <w:rtl/>
          <w:lang w:bidi="fa-IR"/>
        </w:rPr>
        <w:instrText xml:space="preserve"> </w:instrText>
      </w:r>
      <w:r w:rsidR="00640267">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640267">
        <w:rPr>
          <w:rFonts w:ascii="Times New Roman" w:hAnsi="Times New Roman" w:cs="B Nazanin"/>
          <w:sz w:val="24"/>
          <w:szCs w:val="28"/>
          <w:rtl/>
          <w:lang w:bidi="fa-IR"/>
        </w:rPr>
        <w:fldChar w:fldCharType="separate"/>
      </w:r>
      <w:r w:rsidR="00640267">
        <w:rPr>
          <w:rFonts w:ascii="Times New Roman" w:hAnsi="Times New Roman" w:cs="B Nazanin"/>
          <w:noProof/>
          <w:sz w:val="24"/>
          <w:szCs w:val="28"/>
          <w:rtl/>
          <w:lang w:bidi="fa-IR"/>
        </w:rPr>
        <w:t>(</w:t>
      </w:r>
      <w:r w:rsidR="00640267">
        <w:rPr>
          <w:rFonts w:ascii="Times New Roman" w:hAnsi="Times New Roman" w:cs="B Nazanin"/>
          <w:noProof/>
          <w:sz w:val="24"/>
          <w:szCs w:val="28"/>
          <w:lang w:bidi="fa-IR"/>
        </w:rPr>
        <w:t>Ribeiro et al., 2018)</w:t>
      </w:r>
      <w:r w:rsidR="00640267">
        <w:rPr>
          <w:rFonts w:ascii="Times New Roman" w:hAnsi="Times New Roman" w:cs="B Nazanin"/>
          <w:sz w:val="24"/>
          <w:szCs w:val="28"/>
          <w:rtl/>
          <w:lang w:bidi="fa-IR"/>
        </w:rPr>
        <w:fldChar w:fldCharType="end"/>
      </w:r>
      <w:r w:rsidR="00640267">
        <w:rPr>
          <w:rFonts w:ascii="Times New Roman" w:hAnsi="Times New Roman" w:cs="B Nazanin" w:hint="cs"/>
          <w:sz w:val="24"/>
          <w:szCs w:val="28"/>
          <w:rtl/>
          <w:lang w:bidi="fa-IR"/>
        </w:rPr>
        <w:t xml:space="preserve"> </w:t>
      </w:r>
    </w:p>
    <w:p w14:paraId="35CE3D3B" w14:textId="77777777"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08"/>
        <w:gridCol w:w="1061"/>
      </w:tblGrid>
      <w:tr w:rsidR="00D45577" w:rsidRPr="00D45577" w14:paraId="30A09AAA" w14:textId="77777777" w:rsidTr="00D45577">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40FDC72" w14:textId="77777777"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88DD5A" w14:textId="77777777" w:rsidR="00D45577" w:rsidRPr="00D45577" w:rsidRDefault="00D45577" w:rsidP="00D45577">
            <w:pPr>
              <w:spacing w:after="0" w:line="240" w:lineRule="auto"/>
              <w:jc w:val="center"/>
              <w:rPr>
                <w:rFonts w:ascii="Times New Roman" w:eastAsia="Times New Roman" w:hAnsi="Times New Roman" w:cs="Times New Roman"/>
                <w:b/>
                <w:bCs/>
                <w:color w:val="333333"/>
                <w:spacing w:val="3"/>
                <w:sz w:val="24"/>
                <w:szCs w:val="24"/>
              </w:rPr>
            </w:pPr>
            <w:r w:rsidRPr="00D45577">
              <w:rPr>
                <w:rFonts w:ascii="Times New Roman" w:eastAsia="Times New Roman" w:hAnsi="Times New Roman" w:cs="Times New Roman"/>
                <w:b/>
                <w:bCs/>
                <w:color w:val="333333"/>
                <w:spacing w:val="3"/>
                <w:sz w:val="24"/>
                <w:szCs w:val="24"/>
              </w:rPr>
              <w:t>Value</w:t>
            </w:r>
          </w:p>
        </w:tc>
      </w:tr>
      <w:tr w:rsidR="00D45577" w:rsidRPr="00D45577" w14:paraId="597E0418"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5A44DA"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E10118C"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20</w:t>
            </w:r>
          </w:p>
        </w:tc>
      </w:tr>
      <w:tr w:rsidR="00D45577" w:rsidRPr="00D45577" w14:paraId="3B0A2296"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26FFD8F"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ex</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D5F45EB"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emale</w:t>
            </w:r>
          </w:p>
        </w:tc>
      </w:tr>
      <w:tr w:rsidR="00D45577" w:rsidRPr="00D45577" w14:paraId="3319A7AB"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EDDA2A5"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Clas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7B558B9"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first</w:t>
            </w:r>
          </w:p>
        </w:tc>
      </w:tr>
      <w:tr w:rsidR="00D45577" w:rsidRPr="00D45577" w14:paraId="6112005D" w14:textId="77777777" w:rsidTr="00D45577">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A422BA0"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icket price</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7909787"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300$</w:t>
            </w:r>
          </w:p>
        </w:tc>
      </w:tr>
      <w:tr w:rsidR="00D45577" w:rsidRPr="00D45577" w14:paraId="63CA679F" w14:textId="77777777" w:rsidTr="00D45577">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A4E653"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More attribut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24BF43"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w:t>
            </w:r>
          </w:p>
        </w:tc>
      </w:tr>
      <w:tr w:rsidR="00D45577" w:rsidRPr="00D45577" w14:paraId="37BA374C" w14:textId="77777777" w:rsidTr="00D45577">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6F62962"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Survive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0C9E80A7" w14:textId="77777777" w:rsidR="00D45577" w:rsidRPr="00D45577" w:rsidRDefault="00D45577" w:rsidP="00D45577">
            <w:pPr>
              <w:spacing w:after="0" w:line="240" w:lineRule="auto"/>
              <w:rPr>
                <w:rFonts w:ascii="Times New Roman" w:eastAsia="Times New Roman" w:hAnsi="Times New Roman" w:cs="Times New Roman"/>
                <w:color w:val="333333"/>
                <w:spacing w:val="3"/>
                <w:sz w:val="24"/>
                <w:szCs w:val="24"/>
              </w:rPr>
            </w:pPr>
            <w:r w:rsidRPr="00D45577">
              <w:rPr>
                <w:rFonts w:ascii="Times New Roman" w:eastAsia="Times New Roman" w:hAnsi="Times New Roman" w:cs="Times New Roman"/>
                <w:color w:val="333333"/>
                <w:spacing w:val="3"/>
                <w:sz w:val="24"/>
                <w:szCs w:val="24"/>
              </w:rPr>
              <w:t>true</w:t>
            </w:r>
          </w:p>
        </w:tc>
      </w:tr>
    </w:tbl>
    <w:p w14:paraId="7DE83406" w14:textId="77777777" w:rsidR="000C67C5"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D4557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5577">
        <w:rPr>
          <w:rFonts w:ascii="Times New Roman" w:hAnsi="Times New Roman" w:cs="B Nazanin" w:hint="cs"/>
          <w:sz w:val="24"/>
          <w:szCs w:val="28"/>
          <w:rtl/>
          <w:lang w:bidi="fa-IR"/>
        </w:rPr>
        <w:t xml:space="preserve"> 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020CD14" w14:textId="77777777" w:rsidR="00D45577" w:rsidRPr="003A19F2" w:rsidRDefault="00D45577" w:rsidP="00D45577">
      <w:pPr>
        <w:bidi/>
        <w:spacing w:after="0"/>
        <w:jc w:val="right"/>
        <w:rPr>
          <w:rFonts w:ascii="Times New Roman" w:hAnsi="Times New Roman" w:cs="B Nazanin"/>
          <w:sz w:val="24"/>
          <w:szCs w:val="28"/>
          <w:rtl/>
          <w:lang w:bidi="fa-IR"/>
        </w:rPr>
      </w:pPr>
      <w:r w:rsidRPr="00D45577">
        <w:rPr>
          <w:rFonts w:ascii="Times New Roman" w:hAnsi="Times New Roman" w:cs="B Nazanin"/>
          <w:sz w:val="24"/>
          <w:szCs w:val="28"/>
          <w:lang w:bidi="fa-IR"/>
        </w:rPr>
        <w:t>IF SEX = female AND Class = first THEN PREDICT Survived = true WITH PRECISION 97% AND COVERAGE 15%</w:t>
      </w:r>
    </w:p>
    <w:p w14:paraId="15685EB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600591C1" w14:textId="77777777" w:rsidR="000C67C5" w:rsidRDefault="000C67C5" w:rsidP="00BF1DF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00BF1DF4">
        <w:rPr>
          <w:rFonts w:ascii="Times New Roman" w:hAnsi="Times New Roman" w:cs="B Nazanin"/>
          <w:sz w:val="24"/>
          <w:szCs w:val="28"/>
          <w:lang w:bidi="fa-IR"/>
        </w:rPr>
        <w:t>A</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0B570B4" w14:textId="77777777" w:rsidR="00BF1DF4" w:rsidRPr="00BF1DF4"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14:paraId="45F589BB" w14:textId="77777777" w:rsidR="000C67C5" w:rsidRPr="00413918"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x</w:t>
      </w:r>
      <w:r w:rsidR="00413918"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نم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نشان</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ده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ضیح</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0C67C5" w:rsidRPr="00413918">
        <w:rPr>
          <w:rFonts w:ascii="Times New Roman" w:hAnsi="Times New Roman" w:cs="B Nazanin"/>
          <w:sz w:val="24"/>
          <w:szCs w:val="28"/>
          <w:rtl/>
          <w:lang w:bidi="fa-IR"/>
        </w:rPr>
        <w:t xml:space="preserve"> </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شود</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عنوان</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ثا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ک</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رد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داده</w:t>
      </w:r>
      <w:r w:rsidR="004A06B0" w:rsidRPr="00413918">
        <w:rPr>
          <w:rFonts w:ascii="Times New Roman" w:hAnsi="Times New Roman" w:cs="B Nazanin"/>
          <w:sz w:val="24"/>
          <w:szCs w:val="28"/>
          <w:rtl/>
          <w:lang w:bidi="fa-IR"/>
        </w:rPr>
        <w:t>‌ها</w:t>
      </w:r>
      <w:r w:rsidR="000C67C5" w:rsidRPr="00413918">
        <w:rPr>
          <w:rFonts w:ascii="Times New Roman" w:hAnsi="Times New Roman" w:cs="B Nazanin" w:hint="cs"/>
          <w:sz w:val="24"/>
          <w:szCs w:val="28"/>
          <w:rtl/>
          <w:lang w:bidi="fa-IR"/>
        </w:rPr>
        <w:t>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جدولی</w:t>
      </w:r>
      <w:r w:rsidR="00413918" w:rsidRPr="00413918">
        <w:rPr>
          <w:rFonts w:ascii="Times New Roman" w:hAnsi="Times New Roman" w:cs="B Nazanin" w:hint="cs"/>
          <w:sz w:val="24"/>
          <w:szCs w:val="28"/>
          <w:rtl/>
          <w:lang w:bidi="fa-IR"/>
        </w:rPr>
        <w:t>).</w:t>
      </w:r>
    </w:p>
    <w:p w14:paraId="77B1B448" w14:textId="77777777" w:rsidR="000C67C5" w:rsidRPr="00413918"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413918">
        <w:rPr>
          <w:rFonts w:ascii="Times New Roman" w:hAnsi="Times New Roman" w:cs="B Nazanin"/>
          <w:sz w:val="24"/>
          <w:szCs w:val="28"/>
          <w:lang w:bidi="fa-IR"/>
        </w:rPr>
        <w:t>A</w:t>
      </w:r>
      <w:r w:rsidRPr="00413918">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مجموع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ز</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 بینی ها</w:t>
      </w:r>
      <w:r w:rsidR="000C67C5" w:rsidRPr="00413918">
        <w:rPr>
          <w:rFonts w:ascii="Times New Roman" w:hAnsi="Times New Roman" w:cs="B Nazanin" w:hint="cs"/>
          <w:sz w:val="24"/>
          <w:szCs w:val="28"/>
          <w:rtl/>
          <w:lang w:bidi="fa-IR"/>
        </w:rPr>
        <w:t>ست،</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عن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قاع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یا</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لنگ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حاصل،</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ب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گون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ای</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 xml:space="preserve"> </w:t>
      </w:r>
      <w:r w:rsidR="000C67C5" w:rsidRPr="00413918">
        <w:rPr>
          <w:rFonts w:ascii="Times New Roman" w:hAnsi="Times New Roman" w:cs="B Nazanin" w:hint="cs"/>
          <w:sz w:val="24"/>
          <w:szCs w:val="28"/>
          <w:rtl/>
          <w:lang w:bidi="fa-IR"/>
        </w:rPr>
        <w:t>هنگا</w:t>
      </w:r>
      <w:r w:rsidR="00F5181D" w:rsidRPr="00413918">
        <w:rPr>
          <w:rFonts w:ascii="Times New Roman" w:hAnsi="Times New Roman" w:cs="B Nazanin" w:hint="cs"/>
          <w:sz w:val="24"/>
          <w:szCs w:val="28"/>
          <w:rtl/>
          <w:lang w:bidi="fa-IR"/>
        </w:rPr>
        <w:t>می‌</w:t>
      </w:r>
      <w:r w:rsidR="000C67C5" w:rsidRPr="00413918">
        <w:rPr>
          <w:rFonts w:ascii="Times New Roman" w:hAnsi="Times New Roman" w:cs="B Nazanin" w:hint="cs"/>
          <w:sz w:val="24"/>
          <w:szCs w:val="28"/>
          <w:rtl/>
          <w:lang w:bidi="fa-IR"/>
        </w:rPr>
        <w:t>ک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مام</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یش بینی های ویژگی </w:t>
      </w:r>
      <w:r w:rsidR="000C67C5" w:rsidRPr="00413918">
        <w:rPr>
          <w:rFonts w:ascii="Times New Roman" w:hAnsi="Times New Roman" w:cs="B Nazanin" w:hint="cs"/>
          <w:sz w:val="24"/>
          <w:szCs w:val="28"/>
          <w:rtl/>
          <w:lang w:bidi="fa-IR"/>
        </w:rPr>
        <w:t>تعریف</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شده</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توسط</w:t>
      </w:r>
      <w:r w:rsidR="000C67C5" w:rsidRPr="00413918">
        <w:rPr>
          <w:rFonts w:ascii="Times New Roman" w:hAnsi="Times New Roman" w:cs="B Nazanin"/>
          <w:sz w:val="24"/>
          <w:szCs w:val="28"/>
          <w:lang w:bidi="fa-IR"/>
        </w:rPr>
        <w:t xml:space="preserve"> </w:t>
      </w:r>
      <w:r>
        <w:rPr>
          <w:rFonts w:ascii="Times New Roman" w:hAnsi="Times New Roman" w:cs="B Nazanin"/>
          <w:sz w:val="24"/>
          <w:szCs w:val="28"/>
          <w:lang w:bidi="fa-IR"/>
        </w:rPr>
        <w:t>A</w:t>
      </w:r>
      <w:r w:rsidR="000C67C5" w:rsidRPr="00413918">
        <w:rPr>
          <w:rFonts w:ascii="Times New Roman" w:hAnsi="Times New Roman" w:cs="B Nazanin"/>
          <w:sz w:val="24"/>
          <w:szCs w:val="28"/>
          <w:lang w:bidi="fa-IR"/>
        </w:rPr>
        <w:t xml:space="preserve"> </w:t>
      </w:r>
      <w:r w:rsidR="000C67C5" w:rsidRPr="00413918">
        <w:rPr>
          <w:rFonts w:ascii="Times New Roman" w:hAnsi="Times New Roman" w:cs="B Nazanin" w:hint="cs"/>
          <w:sz w:val="24"/>
          <w:szCs w:val="28"/>
          <w:rtl/>
          <w:lang w:bidi="fa-IR"/>
        </w:rPr>
        <w:t>مرتبط</w:t>
      </w:r>
      <w:r w:rsidR="000C67C5" w:rsidRPr="00413918">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sidR="000C67C5" w:rsidRPr="00413918">
        <w:rPr>
          <w:rFonts w:ascii="Times New Roman" w:hAnsi="Times New Roman" w:cs="B Nazanin" w:hint="cs"/>
          <w:sz w:val="24"/>
          <w:szCs w:val="28"/>
          <w:rtl/>
          <w:lang w:bidi="fa-IR"/>
        </w:rPr>
        <w:t>مقادیر</w:t>
      </w:r>
      <w:r w:rsidR="000C67C5" w:rsidRPr="00413918">
        <w:rPr>
          <w:rFonts w:ascii="Times New Roman" w:hAnsi="Times New Roman" w:cs="B Nazanin"/>
          <w:sz w:val="24"/>
          <w:szCs w:val="28"/>
          <w:rtl/>
          <w:lang w:bidi="fa-IR"/>
        </w:rPr>
        <w:t xml:space="preserve"> </w:t>
      </w:r>
      <w:r w:rsidR="000C67C5" w:rsidRPr="00413918">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x</w:t>
      </w:r>
      <w:r>
        <w:rPr>
          <w:rFonts w:ascii="Times New Roman" w:hAnsi="Times New Roman" w:cs="B Nazanin" w:hint="cs"/>
          <w:sz w:val="24"/>
          <w:szCs w:val="28"/>
          <w:rtl/>
          <w:lang w:bidi="fa-IR"/>
        </w:rPr>
        <w:t>.</w:t>
      </w:r>
    </w:p>
    <w:p w14:paraId="775E16D4" w14:textId="77777777" w:rsidR="000C67C5" w:rsidRPr="00346043"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346043">
        <w:rPr>
          <w:rFonts w:ascii="Times New Roman" w:hAnsi="Times New Roman" w:cs="B Nazanin"/>
          <w:sz w:val="24"/>
          <w:szCs w:val="28"/>
          <w:lang w:bidi="fa-IR"/>
        </w:rPr>
        <w:t>f</w:t>
      </w:r>
      <w:r w:rsidR="00346043">
        <w:rPr>
          <w:rFonts w:ascii="Times New Roman" w:hAnsi="Times New Roman" w:cs="B Nazanin" w:hint="cs"/>
          <w:sz w:val="24"/>
          <w:szCs w:val="28"/>
          <w:rtl/>
          <w:lang w:bidi="fa-IR"/>
        </w:rPr>
        <w:t xml:space="preserve"> </w:t>
      </w:r>
      <w:r w:rsidRPr="00346043">
        <w:rPr>
          <w:rFonts w:ascii="Times New Roman" w:hAnsi="Times New Roman" w:cs="B Nazanin" w:hint="cs"/>
          <w:sz w:val="24"/>
          <w:szCs w:val="28"/>
          <w:rtl/>
          <w:lang w:bidi="fa-IR"/>
        </w:rPr>
        <w:t>نش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هن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طبق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ند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است</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ای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توضیح</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داد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ود</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ن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ثا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دل</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شبکه</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عصب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مصنوعی</w:t>
      </w:r>
      <w:r w:rsidRPr="00346043">
        <w:rPr>
          <w:rFonts w:ascii="Times New Roman" w:hAnsi="Times New Roman" w:cs="B Nazanin"/>
          <w:sz w:val="24"/>
          <w:szCs w:val="28"/>
          <w:rtl/>
          <w:lang w:bidi="fa-IR"/>
        </w:rPr>
        <w:t>)</w:t>
      </w:r>
      <w:r w:rsidR="007F57AC" w:rsidRPr="00346043">
        <w:rPr>
          <w:rFonts w:ascii="Times New Roman" w:hAnsi="Times New Roman" w:cs="B Nazanin"/>
          <w:sz w:val="24"/>
          <w:szCs w:val="28"/>
          <w:rtl/>
          <w:lang w:bidi="fa-IR"/>
        </w:rPr>
        <w:t xml:space="preserve">. </w:t>
      </w:r>
      <w:r w:rsidR="00F5181D" w:rsidRPr="00346043">
        <w:rPr>
          <w:rFonts w:ascii="Times New Roman" w:hAnsi="Times New Roman" w:cs="B Nazanin" w:hint="cs"/>
          <w:sz w:val="24"/>
          <w:szCs w:val="28"/>
          <w:rtl/>
          <w:lang w:bidi="fa-IR"/>
        </w:rPr>
        <w:t>می‌</w:t>
      </w:r>
      <w:r w:rsidRPr="00346043">
        <w:rPr>
          <w:rFonts w:ascii="Times New Roman" w:hAnsi="Times New Roman" w:cs="B Nazanin" w:hint="cs"/>
          <w:sz w:val="24"/>
          <w:szCs w:val="28"/>
          <w:rtl/>
          <w:lang w:bidi="fa-IR"/>
        </w:rPr>
        <w:t>توان</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پیش</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ینی</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یک</w:t>
      </w:r>
      <w:r w:rsidRPr="00346043">
        <w:rPr>
          <w:rFonts w:ascii="Times New Roman" w:hAnsi="Times New Roman" w:cs="B Nazanin"/>
          <w:sz w:val="24"/>
          <w:szCs w:val="28"/>
          <w:rtl/>
          <w:lang w:bidi="fa-IR"/>
        </w:rPr>
        <w:t xml:space="preserve"> </w:t>
      </w:r>
      <w:r w:rsidRPr="00346043">
        <w:rPr>
          <w:rFonts w:ascii="Times New Roman" w:hAnsi="Times New Roman" w:cs="B Nazanin" w:hint="cs"/>
          <w:sz w:val="24"/>
          <w:szCs w:val="28"/>
          <w:rtl/>
          <w:lang w:bidi="fa-IR"/>
        </w:rPr>
        <w:t>برچسب</w:t>
      </w:r>
      <w:r w:rsidRPr="00346043">
        <w:rPr>
          <w:rFonts w:ascii="Times New Roman" w:hAnsi="Times New Roman" w:cs="B Nazanin"/>
          <w:sz w:val="24"/>
          <w:szCs w:val="28"/>
          <w:rtl/>
          <w:lang w:bidi="fa-IR"/>
        </w:rPr>
        <w:t xml:space="preserve"> </w:t>
      </w:r>
      <w:r w:rsidR="00346043">
        <w:rPr>
          <w:rFonts w:ascii="Times New Roman" w:hAnsi="Times New Roman" w:cs="B Nazanin"/>
          <w:sz w:val="24"/>
          <w:szCs w:val="28"/>
          <w:lang w:bidi="fa-IR"/>
        </w:rPr>
        <w:t>x</w:t>
      </w:r>
      <w:r w:rsidR="00346043">
        <w:rPr>
          <w:rFonts w:ascii="Times New Roman" w:hAnsi="Times New Roman" w:cs="B Nazanin" w:hint="cs"/>
          <w:sz w:val="24"/>
          <w:szCs w:val="28"/>
          <w:rtl/>
          <w:lang w:bidi="fa-IR"/>
        </w:rPr>
        <w:t xml:space="preserve"> و انحرافات آن </w:t>
      </w:r>
      <w:r w:rsidR="008564F4">
        <w:rPr>
          <w:rFonts w:ascii="Times New Roman" w:hAnsi="Times New Roman" w:cs="B Nazanin" w:hint="cs"/>
          <w:sz w:val="24"/>
          <w:szCs w:val="28"/>
          <w:rtl/>
          <w:lang w:bidi="fa-IR"/>
        </w:rPr>
        <w:t>را بر اساس آن بدست آورد.</w:t>
      </w:r>
    </w:p>
    <w:p w14:paraId="6F9EB9C6" w14:textId="77777777" w:rsidR="00E0485E" w:rsidRPr="008564F4"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Pr>
          <w:rFonts w:ascii="Times New Roman" w:hAnsi="Times New Roman" w:cs="B Nazanin" w:hint="cs"/>
          <w:sz w:val="24"/>
          <w:szCs w:val="28"/>
          <w:rtl/>
          <w:lang w:bidi="fa-IR"/>
        </w:rPr>
        <w:t xml:space="preserve"> </w:t>
      </w:r>
      <w:r w:rsidR="000C67C5" w:rsidRPr="008564F4">
        <w:rPr>
          <w:rFonts w:ascii="Times New Roman" w:hAnsi="Times New Roman" w:cs="B Nazanin" w:hint="cs"/>
          <w:sz w:val="24"/>
          <w:szCs w:val="28"/>
          <w:rtl/>
          <w:lang w:bidi="fa-IR"/>
        </w:rPr>
        <w:t>نشان</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دهنده</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توزیع</w:t>
      </w:r>
      <w:r w:rsidR="000C67C5" w:rsidRPr="008564F4">
        <w:rPr>
          <w:rFonts w:ascii="Times New Roman" w:hAnsi="Times New Roman" w:cs="B Nazanin"/>
          <w:sz w:val="24"/>
          <w:szCs w:val="28"/>
          <w:rtl/>
          <w:lang w:bidi="fa-IR"/>
        </w:rPr>
        <w:t xml:space="preserve"> </w:t>
      </w:r>
      <w:r w:rsidR="000C67C5" w:rsidRPr="008564F4">
        <w:rPr>
          <w:rFonts w:ascii="Times New Roman" w:hAnsi="Times New Roman" w:cs="B Nazanin" w:hint="cs"/>
          <w:sz w:val="24"/>
          <w:szCs w:val="28"/>
          <w:rtl/>
          <w:lang w:bidi="fa-IR"/>
        </w:rPr>
        <w:t>همسایگان</w:t>
      </w:r>
      <w:r w:rsidR="008564F4">
        <w:rPr>
          <w:rFonts w:ascii="Times New Roman" w:hAnsi="Times New Roman" w:cs="B Nazanin" w:hint="cs"/>
          <w:sz w:val="24"/>
          <w:szCs w:val="28"/>
          <w:rtl/>
          <w:lang w:bidi="fa-IR"/>
        </w:rPr>
        <w:t xml:space="preserve"> </w:t>
      </w:r>
      <w:r w:rsidR="008564F4">
        <w:rPr>
          <w:rFonts w:ascii="Times New Roman" w:hAnsi="Times New Roman" w:cs="B Nazanin"/>
          <w:sz w:val="24"/>
          <w:szCs w:val="28"/>
          <w:lang w:bidi="fa-IR"/>
        </w:rPr>
        <w:t>x</w:t>
      </w:r>
      <w:r w:rsidR="008564F4">
        <w:rPr>
          <w:rFonts w:ascii="Times New Roman" w:hAnsi="Times New Roman" w:cs="B Nazanin" w:hint="cs"/>
          <w:sz w:val="24"/>
          <w:szCs w:val="28"/>
          <w:rtl/>
          <w:lang w:bidi="fa-IR"/>
        </w:rPr>
        <w:t xml:space="preserve"> مطابق با </w:t>
      </w:r>
      <w:r w:rsidR="008564F4">
        <w:rPr>
          <w:rFonts w:ascii="Times New Roman" w:hAnsi="Times New Roman" w:cs="B Nazanin"/>
          <w:sz w:val="24"/>
          <w:szCs w:val="28"/>
          <w:lang w:bidi="fa-IR"/>
        </w:rPr>
        <w:t>A</w:t>
      </w:r>
      <w:r w:rsidR="008564F4">
        <w:rPr>
          <w:rFonts w:ascii="Times New Roman" w:hAnsi="Times New Roman" w:cs="B Nazanin" w:hint="cs"/>
          <w:sz w:val="24"/>
          <w:szCs w:val="28"/>
          <w:rtl/>
          <w:lang w:bidi="fa-IR"/>
        </w:rPr>
        <w:t>.</w:t>
      </w:r>
    </w:p>
    <w:p w14:paraId="3749DD63" w14:textId="77777777" w:rsidR="000C67C5" w:rsidRPr="0001376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یک</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آستان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قت</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را</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شخص</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کند</w:t>
      </w:r>
      <w:r w:rsidR="007F57AC"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فقط</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قوانین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ک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حداق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ب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وفاداری</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لی</w:t>
      </w:r>
      <w:r>
        <w:rPr>
          <w:rFonts w:ascii="Times New Roman" w:hAnsi="Times New Roman" w:cs="B Nazanin" w:hint="cs"/>
          <w:sz w:val="24"/>
          <w:szCs w:val="28"/>
          <w:rtl/>
          <w:lang w:bidi="fa-IR"/>
        </w:rPr>
        <w:t xml:space="preserve"> </w:t>
      </w:r>
      <w:r w:rsidR="000C67C5" w:rsidRPr="0001376F">
        <w:rPr>
          <w:rFonts w:ascii="Times New Roman" w:hAnsi="Times New Roman" w:cs="B Nazanin" w:hint="eastAsia"/>
          <w:sz w:val="24"/>
          <w:szCs w:val="28"/>
          <w:lang w:bidi="fa-IR"/>
        </w:rPr>
        <w:t>τ</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دست</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یابند</w:t>
      </w:r>
      <w:r>
        <w:rPr>
          <w:rFonts w:ascii="Times New Roman" w:hAnsi="Times New Roman" w:cs="B Nazanin" w:hint="cs"/>
          <w:sz w:val="24"/>
          <w:szCs w:val="28"/>
          <w:rtl/>
          <w:lang w:bidi="fa-IR"/>
        </w:rPr>
        <w:t xml:space="preserve">، </w:t>
      </w:r>
      <w:r w:rsidR="000C67C5" w:rsidRPr="0001376F">
        <w:rPr>
          <w:rFonts w:ascii="Times New Roman" w:hAnsi="Times New Roman" w:cs="B Nazanin" w:hint="cs"/>
          <w:sz w:val="24"/>
          <w:szCs w:val="28"/>
          <w:rtl/>
          <w:lang w:bidi="fa-IR"/>
        </w:rPr>
        <w:t>نتیجه</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عتبر</w:t>
      </w:r>
      <w:r w:rsidR="000C67C5" w:rsidRPr="0001376F">
        <w:rPr>
          <w:rFonts w:ascii="Times New Roman" w:hAnsi="Times New Roman" w:cs="B Nazanin"/>
          <w:sz w:val="24"/>
          <w:szCs w:val="28"/>
          <w:rtl/>
          <w:lang w:bidi="fa-IR"/>
        </w:rPr>
        <w:t xml:space="preserve"> </w:t>
      </w:r>
      <w:r w:rsidR="000C67C5" w:rsidRPr="0001376F">
        <w:rPr>
          <w:rFonts w:ascii="Times New Roman" w:hAnsi="Times New Roman" w:cs="B Nazanin" w:hint="cs"/>
          <w:sz w:val="24"/>
          <w:szCs w:val="28"/>
          <w:rtl/>
          <w:lang w:bidi="fa-IR"/>
        </w:rPr>
        <w:t>محسوب</w:t>
      </w:r>
      <w:r w:rsidR="000C67C5" w:rsidRPr="0001376F">
        <w:rPr>
          <w:rFonts w:ascii="Times New Roman" w:hAnsi="Times New Roman" w:cs="B Nazanin"/>
          <w:sz w:val="24"/>
          <w:szCs w:val="28"/>
          <w:rtl/>
          <w:lang w:bidi="fa-IR"/>
        </w:rPr>
        <w:t xml:space="preserve"> </w:t>
      </w:r>
      <w:r w:rsidR="00F5181D" w:rsidRPr="0001376F">
        <w:rPr>
          <w:rFonts w:ascii="Times New Roman" w:hAnsi="Times New Roman" w:cs="B Nazanin" w:hint="cs"/>
          <w:sz w:val="24"/>
          <w:szCs w:val="28"/>
          <w:rtl/>
          <w:lang w:bidi="fa-IR"/>
        </w:rPr>
        <w:t>می‌</w:t>
      </w:r>
      <w:r w:rsidR="000C67C5" w:rsidRPr="0001376F">
        <w:rPr>
          <w:rFonts w:ascii="Times New Roman" w:hAnsi="Times New Roman" w:cs="B Nazanin" w:hint="cs"/>
          <w:sz w:val="24"/>
          <w:szCs w:val="28"/>
          <w:rtl/>
          <w:lang w:bidi="fa-IR"/>
        </w:rPr>
        <w:t>شوند</w:t>
      </w:r>
      <w:r w:rsidR="000C67C5" w:rsidRPr="0001376F">
        <w:rPr>
          <w:rFonts w:ascii="Times New Roman" w:hAnsi="Times New Roman" w:cs="B Nazanin"/>
          <w:sz w:val="24"/>
          <w:szCs w:val="28"/>
          <w:lang w:bidi="fa-IR"/>
        </w:rPr>
        <w:t>.</w:t>
      </w:r>
    </w:p>
    <w:p w14:paraId="27BEED9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62AC9BE8" w14:textId="77777777" w:rsidR="000C67C5" w:rsidRPr="003A19F2" w:rsidRDefault="000C67C5" w:rsidP="009D1266">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0002641E">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0051174D">
        <w:rPr>
          <w:rFonts w:ascii="Times New Roman" w:hAnsi="Times New Roman" w:cs="B Nazanin" w:hint="cs"/>
          <w:sz w:val="24"/>
          <w:szCs w:val="28"/>
          <w:rtl/>
          <w:lang w:bidi="fa-IR"/>
        </w:rPr>
        <w:t xml:space="preserve"> </w:t>
      </w:r>
      <w:r w:rsidR="0051174D">
        <w:rPr>
          <w:rFonts w:ascii="Times New Roman" w:hAnsi="Times New Roman" w:cs="B Nazanin"/>
          <w:sz w:val="24"/>
          <w:szCs w:val="28"/>
          <w:lang w:bidi="fa-IR"/>
        </w:rPr>
        <w:t>A</w:t>
      </w:r>
      <w:r w:rsidR="005117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D1266">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9D1266">
        <w:rPr>
          <w:rFonts w:ascii="Times New Roman" w:hAnsi="Times New Roman" w:cs="B Nazanin" w:hint="cs"/>
          <w:sz w:val="24"/>
          <w:szCs w:val="28"/>
          <w:rtl/>
          <w:lang w:bidi="fa-IR"/>
        </w:rPr>
        <w:t>تا مادامی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پیش بینی شده </w:t>
      </w:r>
      <w:r w:rsidRPr="003A19F2">
        <w:rPr>
          <w:rFonts w:ascii="Times New Roman" w:hAnsi="Times New Roman" w:cs="B Nazanin" w:hint="cs"/>
          <w:sz w:val="24"/>
          <w:szCs w:val="28"/>
          <w:rtl/>
          <w:lang w:bidi="fa-IR"/>
        </w:rPr>
        <w:t>برای</w:t>
      </w:r>
      <w:r w:rsidR="009D1266">
        <w:rPr>
          <w:rFonts w:ascii="Times New Roman" w:hAnsi="Times New Roman" w:cs="B Nazanin" w:hint="cs"/>
          <w:sz w:val="24"/>
          <w:szCs w:val="28"/>
          <w:rtl/>
          <w:lang w:bidi="fa-IR"/>
        </w:rPr>
        <w:t xml:space="preserve">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برای یک کسر </w:t>
      </w:r>
      <w:r w:rsidRPr="003A19F2">
        <w:rPr>
          <w:rFonts w:ascii="Times New Roman" w:hAnsi="Times New Roman" w:cs="B Nazanin" w:hint="cs"/>
          <w:sz w:val="24"/>
          <w:szCs w:val="28"/>
          <w:rtl/>
          <w:lang w:bidi="fa-IR"/>
        </w:rPr>
        <w:t>حداقل</w:t>
      </w:r>
      <w:r w:rsidR="009D1266">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ز همسایگان </w:t>
      </w:r>
      <w:r w:rsidR="009D1266">
        <w:rPr>
          <w:rFonts w:ascii="Times New Roman" w:hAnsi="Times New Roman" w:cs="B Nazanin"/>
          <w:sz w:val="24"/>
          <w:szCs w:val="28"/>
          <w:lang w:bidi="fa-IR"/>
        </w:rPr>
        <w:t>x</w:t>
      </w:r>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همان </w:t>
      </w:r>
      <w:r w:rsidR="009D1266">
        <w:rPr>
          <w:rFonts w:ascii="Times New Roman" w:hAnsi="Times New Roman" w:cs="B Nazanin"/>
          <w:sz w:val="24"/>
          <w:szCs w:val="28"/>
          <w:lang w:bidi="fa-IR"/>
        </w:rPr>
        <w:t>A</w:t>
      </w:r>
      <w:r w:rsidR="009D1266">
        <w:rPr>
          <w:rFonts w:ascii="Times New Roman" w:hAnsi="Times New Roman" w:cs="B Nazanin" w:hint="cs"/>
          <w:sz w:val="24"/>
          <w:szCs w:val="28"/>
          <w:rtl/>
          <w:lang w:bidi="fa-IR"/>
        </w:rPr>
        <w:t xml:space="preserve"> قابل اعمال شدن است.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D1266">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9D1266">
        <w:rPr>
          <w:rFonts w:ascii="Times New Roman" w:hAnsi="Times New Roman" w:cs="B Nazanin" w:hint="cs"/>
          <w:sz w:val="24"/>
          <w:szCs w:val="28"/>
          <w:rtl/>
          <w:lang w:bidi="fa-IR"/>
        </w:rPr>
        <w:t>).</w:t>
      </w:r>
    </w:p>
    <w:p w14:paraId="12E5F105" w14:textId="77777777" w:rsidR="000C67C5" w:rsidRPr="003A19F2" w:rsidRDefault="000C67C5" w:rsidP="00686C2F">
      <w:pPr>
        <w:pStyle w:val="Heading3"/>
        <w:bidi/>
        <w:jc w:val="both"/>
        <w:rPr>
          <w:rFonts w:ascii="Times New Roman" w:hAnsi="Times New Roman" w:cs="B Nazanin"/>
          <w:szCs w:val="28"/>
          <w:rtl/>
          <w:lang w:bidi="fa-IR"/>
        </w:rPr>
      </w:pPr>
      <w:bookmarkStart w:id="145"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5"/>
    </w:p>
    <w:p w14:paraId="1A5C0936" w14:textId="77777777" w:rsidR="000C67C5" w:rsidRDefault="000C67C5" w:rsidP="008C5CB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Pr>
          <w:rFonts w:ascii="Times New Roman" w:hAnsi="Times New Roman" w:cs="B Nazanin" w:hint="cs"/>
          <w:sz w:val="24"/>
          <w:szCs w:val="28"/>
          <w:rtl/>
          <w:lang w:bidi="fa-IR"/>
        </w:rPr>
        <w:t xml:space="preserve"> دارد که این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8C5CB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008C5CB9">
        <w:rPr>
          <w:rFonts w:ascii="Times New Roman" w:hAnsi="Times New Roman" w:cs="B Nazanin" w:hint="cs"/>
          <w:sz w:val="24"/>
          <w:szCs w:val="28"/>
          <w:rtl/>
          <w:lang w:bidi="fa-IR"/>
        </w:rPr>
        <w:t xml:space="preserve"> تعریف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7DA1F87" w14:textId="77777777" w:rsidR="008C5CB9" w:rsidRPr="003A19F2"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77777777"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47E1D33" w14:textId="77777777" w:rsidR="00C7706D" w:rsidRPr="003A19F2" w:rsidRDefault="00C7706D" w:rsidP="00C7706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77777777" w:rsidR="000C67C5" w:rsidRDefault="000C67C5" w:rsidP="00C770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00C7706D">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3A42684E" w14:textId="77777777" w:rsidR="00C7706D" w:rsidRPr="00C7706D"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77777777" w:rsidR="000C67C5" w:rsidRPr="003A19F2" w:rsidRDefault="000C67C5" w:rsidP="00374A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71DA">
        <w:rPr>
          <w:rFonts w:ascii="Times New Roman" w:hAnsi="Times New Roman" w:cs="B Nazanin" w:hint="cs"/>
          <w:sz w:val="24"/>
          <w:szCs w:val="28"/>
          <w:rtl/>
          <w:lang w:bidi="fa-IR"/>
        </w:rPr>
        <w:t xml:space="preserve">پیش </w:t>
      </w:r>
      <w:r w:rsidR="00945AB1">
        <w:rPr>
          <w:rFonts w:ascii="Times New Roman" w:hAnsi="Times New Roman" w:cs="B Nazanin" w:hint="cs"/>
          <w:sz w:val="24"/>
          <w:szCs w:val="28"/>
          <w:rtl/>
          <w:lang w:bidi="fa-IR"/>
        </w:rPr>
        <w:t>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45AB1">
        <w:rPr>
          <w:rFonts w:ascii="Times New Roman" w:hAnsi="Times New Roman" w:cs="B Nazanin" w:hint="cs"/>
          <w:sz w:val="24"/>
          <w:szCs w:val="28"/>
          <w:rtl/>
          <w:lang w:bidi="fa-IR"/>
        </w:rPr>
        <w:t>پیش بینی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45AB1">
        <w:rPr>
          <w:rFonts w:ascii="Times New Roman" w:hAnsi="Times New Roman" w:cs="B Nazanin" w:hint="cs"/>
          <w:sz w:val="24"/>
          <w:szCs w:val="28"/>
          <w:rtl/>
          <w:lang w:bidi="fa-IR"/>
        </w:rPr>
        <w:t xml:space="preserve"> </w:t>
      </w:r>
      <w:r w:rsidR="00945AB1">
        <w:rPr>
          <w:rFonts w:ascii="Times New Roman" w:hAnsi="Times New Roman" w:cs="B Nazanin"/>
          <w:sz w:val="24"/>
          <w:szCs w:val="28"/>
          <w:lang w:bidi="fa-IR"/>
        </w:rPr>
        <w:t>x</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45AB1">
        <w:rPr>
          <w:rFonts w:ascii="Times New Roman" w:hAnsi="Times New Roman" w:cs="B Nazanin" w:hint="cs"/>
          <w:sz w:val="24"/>
          <w:szCs w:val="28"/>
          <w:rtl/>
          <w:lang w:bidi="fa-IR"/>
        </w:rPr>
        <w:t xml:space="preserve">کند،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945AB1">
        <w:rPr>
          <w:rFonts w:ascii="Times New Roman" w:hAnsi="Times New Roman" w:cs="B Nazanin" w:hint="cs"/>
          <w:sz w:val="24"/>
          <w:szCs w:val="28"/>
          <w:rtl/>
          <w:lang w:bidi="fa-IR"/>
        </w:rPr>
        <w:t xml:space="preserve"> 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45A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74AD8">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14:paraId="745F9A4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12AE776D" w14:textId="77777777" w:rsidR="000C67C5" w:rsidRPr="003A19F2" w:rsidRDefault="00374AD8" w:rsidP="00272BE0">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تولید نامزدها:</w:t>
      </w:r>
      <w:r>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272BE0">
        <w:rPr>
          <w:rFonts w:ascii="Times New Roman" w:hAnsi="Times New Roman" w:cs="B Nazanin"/>
          <w:sz w:val="24"/>
          <w:szCs w:val="28"/>
          <w:lang w:bidi="fa-IR"/>
        </w:rPr>
        <w:t>x</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انحراف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272BE0">
        <w:rPr>
          <w:rFonts w:ascii="Times New Roman" w:hAnsi="Times New Roman" w:cs="B Nazanin" w:hint="cs"/>
          <w:sz w:val="24"/>
          <w:szCs w:val="28"/>
          <w:rtl/>
          <w:lang w:bidi="fa-IR"/>
        </w:rPr>
        <w:t>درگی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14:paraId="4A285E26" w14:textId="77777777" w:rsidR="000C67C5" w:rsidRPr="003A19F2" w:rsidRDefault="000C67C5" w:rsidP="00CC6CF7">
      <w:pPr>
        <w:bidi/>
        <w:spacing w:after="0"/>
        <w:jc w:val="both"/>
        <w:rPr>
          <w:rFonts w:ascii="Times New Roman" w:hAnsi="Times New Roman" w:cs="B Nazanin"/>
          <w:sz w:val="24"/>
          <w:szCs w:val="28"/>
          <w:rtl/>
          <w:lang w:bidi="fa-IR"/>
        </w:rPr>
      </w:pPr>
      <w:r w:rsidRPr="00272BE0">
        <w:rPr>
          <w:rFonts w:ascii="Times New Roman" w:hAnsi="Times New Roman" w:cs="B Nazanin" w:hint="cs"/>
          <w:b/>
          <w:bCs/>
          <w:sz w:val="24"/>
          <w:szCs w:val="28"/>
          <w:rtl/>
          <w:lang w:bidi="fa-IR"/>
        </w:rPr>
        <w:t>شناسایی</w:t>
      </w:r>
      <w:r w:rsidR="00272BE0" w:rsidRPr="00272BE0">
        <w:rPr>
          <w:rFonts w:ascii="Times New Roman" w:hAnsi="Times New Roman" w:cs="B Nazanin" w:hint="cs"/>
          <w:b/>
          <w:bCs/>
          <w:sz w:val="24"/>
          <w:szCs w:val="28"/>
          <w:rtl/>
          <w:lang w:bidi="fa-IR"/>
        </w:rPr>
        <w:t xml:space="preserve"> بهترین</w:t>
      </w:r>
      <w:r w:rsidRPr="00272BE0">
        <w:rPr>
          <w:rFonts w:ascii="Times New Roman" w:hAnsi="Times New Roman" w:cs="B Nazanin"/>
          <w:b/>
          <w:bCs/>
          <w:sz w:val="24"/>
          <w:szCs w:val="28"/>
          <w:rtl/>
          <w:lang w:bidi="fa-IR"/>
        </w:rPr>
        <w:t xml:space="preserve"> </w:t>
      </w:r>
      <w:r w:rsidRPr="00272BE0">
        <w:rPr>
          <w:rFonts w:ascii="Times New Roman" w:hAnsi="Times New Roman" w:cs="B Nazanin" w:hint="cs"/>
          <w:b/>
          <w:bCs/>
          <w:sz w:val="24"/>
          <w:szCs w:val="28"/>
          <w:rtl/>
          <w:lang w:bidi="fa-IR"/>
        </w:rPr>
        <w:t>کاندیدا</w:t>
      </w:r>
      <w:r w:rsidRPr="00272BE0">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172EEB">
        <w:rPr>
          <w:rFonts w:ascii="Times New Roman" w:hAnsi="Times New Roman" w:cs="B Nazanin" w:hint="cs"/>
          <w:sz w:val="24"/>
          <w:szCs w:val="28"/>
          <w:rtl/>
          <w:lang w:bidi="fa-IR"/>
        </w:rPr>
        <w:t xml:space="preserve"> 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172EEB">
        <w:rPr>
          <w:rFonts w:ascii="Times New Roman" w:hAnsi="Times New Roman" w:cs="B Nazanin" w:hint="cs"/>
          <w:sz w:val="24"/>
          <w:szCs w:val="28"/>
          <w:rtl/>
          <w:lang w:bidi="fa-IR"/>
        </w:rPr>
        <w:t xml:space="preserve"> </w:t>
      </w:r>
      <w:r w:rsidR="00172EEB">
        <w:rPr>
          <w:rFonts w:ascii="Times New Roman" w:hAnsi="Times New Roman" w:cs="B Nazanin"/>
          <w:sz w:val="24"/>
          <w:szCs w:val="28"/>
          <w:lang w:bidi="fa-IR"/>
        </w:rPr>
        <w:t>x</w:t>
      </w:r>
      <w:r w:rsidR="00172EEB">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172EEB">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فراخوانی</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88606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00886062">
        <w:rPr>
          <w:rFonts w:ascii="Times New Roman" w:hAnsi="Times New Roman" w:cs="B Nazanin" w:hint="cs"/>
          <w:sz w:val="24"/>
          <w:szCs w:val="28"/>
          <w:rtl/>
          <w:lang w:bidi="fa-IR"/>
        </w:rPr>
        <w:t xml:space="preserve"> (به طور دقیق </w:t>
      </w:r>
      <w:r w:rsidR="00CC6CF7" w:rsidRPr="00CC6CF7">
        <w:rPr>
          <w:rFonts w:ascii="Times New Roman" w:hAnsi="Times New Roman" w:cs="B Nazanin"/>
          <w:i/>
          <w:iCs/>
          <w:sz w:val="24"/>
          <w:szCs w:val="28"/>
          <w:lang w:bidi="fa-IR"/>
        </w:rPr>
        <w:t>MAB</w:t>
      </w:r>
      <w:r w:rsidR="00CC6CF7" w:rsidRPr="00CC6CF7">
        <w:rPr>
          <w:rFonts w:ascii="Times New Roman" w:hAnsi="Times New Roman" w:cs="B Nazanin"/>
          <w:sz w:val="24"/>
          <w:szCs w:val="28"/>
          <w:lang w:bidi="fa-IR"/>
        </w:rPr>
        <w:t>; </w:t>
      </w:r>
      <w:r w:rsidR="00CC6CF7" w:rsidRPr="00CC6CF7">
        <w:rPr>
          <w:rFonts w:ascii="Times New Roman" w:hAnsi="Times New Roman" w:cs="B Nazanin"/>
          <w:i/>
          <w:iCs/>
          <w:sz w:val="24"/>
          <w:szCs w:val="28"/>
          <w:lang w:bidi="fa-IR"/>
        </w:rPr>
        <w:t>KL-LUCB</w:t>
      </w:r>
      <w:r w:rsidR="00CC6CF7">
        <w:rPr>
          <w:rFonts w:ascii="Times New Roman" w:hAnsi="Times New Roman" w:cs="B Nazanin"/>
          <w:sz w:val="24"/>
          <w:szCs w:val="28"/>
          <w:lang w:bidi="fa-IR"/>
        </w:rPr>
        <w:t xml:space="preserve"> </w:t>
      </w:r>
      <w:r w:rsidR="002754D8"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Kaufmann and Kalyanakrishnan (2013)</w:t>
      </w:r>
      <w:r w:rsidR="002754D8" w:rsidRPr="003A19F2">
        <w:rPr>
          <w:rFonts w:ascii="Times New Roman" w:hAnsi="Times New Roman" w:cs="B Nazanin"/>
          <w:sz w:val="24"/>
          <w:szCs w:val="28"/>
          <w:rtl/>
          <w:lang w:bidi="fa-IR"/>
        </w:rPr>
        <w:fldChar w:fldCharType="end"/>
      </w:r>
      <w:r w:rsidR="00CC6C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886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09B0B193" w14:textId="77777777" w:rsidR="000C67C5" w:rsidRPr="003A19F2" w:rsidRDefault="000C67C5" w:rsidP="00CC6CF7">
      <w:pPr>
        <w:bidi/>
        <w:spacing w:after="0"/>
        <w:jc w:val="both"/>
        <w:rPr>
          <w:rFonts w:ascii="Times New Roman" w:hAnsi="Times New Roman" w:cs="B Nazanin"/>
          <w:sz w:val="24"/>
          <w:szCs w:val="28"/>
          <w:rtl/>
          <w:lang w:bidi="fa-IR"/>
        </w:rPr>
      </w:pPr>
      <w:r w:rsidRPr="00CC6CF7">
        <w:rPr>
          <w:rFonts w:ascii="Times New Roman" w:hAnsi="Times New Roman" w:cs="B Nazanin" w:hint="cs"/>
          <w:b/>
          <w:bCs/>
          <w:sz w:val="24"/>
          <w:szCs w:val="28"/>
          <w:rtl/>
          <w:lang w:bidi="fa-IR"/>
        </w:rPr>
        <w:t>اعتبار</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سنجی</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دقیق</w:t>
      </w:r>
      <w:r w:rsidRPr="00CC6CF7">
        <w:rPr>
          <w:rFonts w:ascii="Times New Roman" w:hAnsi="Times New Roman" w:cs="B Nazanin"/>
          <w:b/>
          <w:bCs/>
          <w:sz w:val="24"/>
          <w:szCs w:val="28"/>
          <w:rtl/>
          <w:lang w:bidi="fa-IR"/>
        </w:rPr>
        <w:t xml:space="preserve"> </w:t>
      </w:r>
      <w:r w:rsidRPr="00CC6CF7">
        <w:rPr>
          <w:rFonts w:ascii="Times New Roman" w:hAnsi="Times New Roman" w:cs="B Nazanin" w:hint="cs"/>
          <w:b/>
          <w:bCs/>
          <w:sz w:val="24"/>
          <w:szCs w:val="28"/>
          <w:rtl/>
          <w:lang w:bidi="fa-IR"/>
        </w:rPr>
        <w:t>کاندیدا</w:t>
      </w:r>
      <w:r w:rsidRPr="00CC6CF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w:t>
      </w:r>
    </w:p>
    <w:p w14:paraId="5A98F8BE" w14:textId="77777777"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proofErr w:type="gramStart"/>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proofErr w:type="gramEnd"/>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14:paraId="398B6E8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51C4B9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14:paraId="732553D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A0EB133" w14:textId="77777777" w:rsidR="000C67C5" w:rsidRPr="003A19F2" w:rsidRDefault="000C67C5" w:rsidP="00686C2F">
      <w:pPr>
        <w:pStyle w:val="Heading3"/>
        <w:bidi/>
        <w:jc w:val="both"/>
        <w:rPr>
          <w:rFonts w:ascii="Times New Roman" w:hAnsi="Times New Roman" w:cs="B Nazanin"/>
          <w:szCs w:val="28"/>
          <w:rtl/>
          <w:lang w:bidi="fa-IR"/>
        </w:rPr>
      </w:pPr>
      <w:bookmarkStart w:id="146" w:name="_Toc147661061"/>
      <w:r w:rsidRPr="003A19F2">
        <w:rPr>
          <w:rFonts w:ascii="Times New Roman" w:hAnsi="Times New Roman" w:cs="B Nazanin"/>
          <w:szCs w:val="28"/>
          <w:rtl/>
          <w:lang w:bidi="fa-IR"/>
        </w:rPr>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6"/>
    </w:p>
    <w:p w14:paraId="20B0FE0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0DCF79"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0161A14" wp14:editId="7AF36447">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14:paraId="49DD1D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14:paraId="42C6D766" w14:textId="77777777" w:rsidR="000C67C5" w:rsidRPr="003A19F2" w:rsidRDefault="000C67C5" w:rsidP="00686C2F">
      <w:pPr>
        <w:pStyle w:val="Heading3"/>
        <w:bidi/>
        <w:jc w:val="both"/>
        <w:rPr>
          <w:rFonts w:ascii="Times New Roman" w:hAnsi="Times New Roman" w:cs="B Nazanin"/>
          <w:szCs w:val="28"/>
          <w:rtl/>
          <w:lang w:bidi="fa-IR"/>
        </w:rPr>
      </w:pPr>
      <w:bookmarkStart w:id="147"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7"/>
    </w:p>
    <w:p w14:paraId="61422E1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2EEC7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5D5AEFBE" w14:textId="77777777"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14:paraId="5EDE76C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178048C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2F73C30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7F8821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14:paraId="03A3FD2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534B077" w14:textId="77777777"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14:paraId="1162AE82" w14:textId="77777777"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14:paraId="11CD6C93" w14:textId="77777777"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49EF0B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7085B86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14:paraId="5500476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07BAEE0C" w14:textId="77777777" w:rsidR="000C67C5" w:rsidRPr="003A19F2" w:rsidRDefault="000C67C5" w:rsidP="00686C2F">
      <w:pPr>
        <w:pStyle w:val="Heading3"/>
        <w:bidi/>
        <w:jc w:val="both"/>
        <w:rPr>
          <w:rFonts w:ascii="Times New Roman" w:hAnsi="Times New Roman" w:cs="B Nazanin"/>
          <w:szCs w:val="28"/>
          <w:rtl/>
          <w:lang w:bidi="fa-IR"/>
        </w:rPr>
      </w:pPr>
      <w:bookmarkStart w:id="148"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8"/>
    </w:p>
    <w:p w14:paraId="294AE91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14:paraId="39DD3A6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14:paraId="77163E7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B67F65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BatchSA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4E6117D4" w14:textId="77777777" w:rsidR="000C67C5" w:rsidRPr="003A19F2" w:rsidRDefault="000C67C5" w:rsidP="00686C2F">
      <w:pPr>
        <w:pStyle w:val="Heading3"/>
        <w:bidi/>
        <w:jc w:val="both"/>
        <w:rPr>
          <w:rFonts w:ascii="Times New Roman" w:hAnsi="Times New Roman" w:cs="B Nazanin"/>
          <w:szCs w:val="28"/>
          <w:rtl/>
          <w:lang w:bidi="fa-IR"/>
        </w:rPr>
      </w:pPr>
      <w:bookmarkStart w:id="149"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9"/>
    </w:p>
    <w:p w14:paraId="7DDC05C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7CD623A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3E232D8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95E5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1F8174ED" w14:textId="77777777" w:rsidR="000C67C5" w:rsidRPr="003A19F2" w:rsidRDefault="000C67C5" w:rsidP="00686C2F">
      <w:pPr>
        <w:pStyle w:val="Heading3"/>
        <w:bidi/>
        <w:jc w:val="both"/>
        <w:rPr>
          <w:rFonts w:ascii="Times New Roman" w:hAnsi="Times New Roman" w:cs="B Nazanin"/>
          <w:szCs w:val="28"/>
          <w:rtl/>
          <w:lang w:bidi="fa-IR"/>
        </w:rPr>
      </w:pPr>
      <w:bookmarkStart w:id="150"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0"/>
    </w:p>
    <w:p w14:paraId="446F60F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7FE7DEC2"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1"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1"/>
    </w:p>
    <w:p w14:paraId="7D59C26B" w14:textId="6FE03516"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64D76">
        <w:rPr>
          <w:rFonts w:ascii="Times New Roman" w:hAnsi="Times New Roman" w:cs="B Nazanin" w:hint="cs"/>
          <w:sz w:val="24"/>
          <w:szCs w:val="28"/>
          <w:rtl/>
          <w:lang w:bidi="fa-IR"/>
        </w:rPr>
        <w:t xml:space="preserve"> در این 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A64D76">
        <w:rPr>
          <w:rFonts w:ascii="Times New Roman" w:hAnsi="Times New Roman" w:cs="B Nazanin" w:hint="cs"/>
          <w:sz w:val="24"/>
          <w:szCs w:val="28"/>
          <w:rtl/>
          <w:lang w:bidi="fa-IR"/>
        </w:rPr>
        <w:t xml:space="preserve"> (جایزه) (</w:t>
      </w:r>
      <w:r w:rsidR="00A64D76">
        <w:rPr>
          <w:rFonts w:ascii="Times New Roman" w:hAnsi="Times New Roman" w:cs="B Nazanin"/>
          <w:sz w:val="24"/>
          <w:szCs w:val="28"/>
          <w:lang w:bidi="fa-IR"/>
        </w:rPr>
        <w:t>payment</w:t>
      </w:r>
      <w:r w:rsidR="00A64D7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4D76">
        <w:rPr>
          <w:rFonts w:ascii="Times New Roman" w:hAnsi="Times New Roman" w:cs="B Nazanin" w:hint="cs"/>
          <w:sz w:val="24"/>
          <w:szCs w:val="28"/>
          <w:rtl/>
          <w:lang w:bidi="fa-IR"/>
        </w:rPr>
        <w:t>ارزش شپلی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77846C24" w14:textId="5039C65A" w:rsidR="000C67C5" w:rsidRPr="003A19F2" w:rsidRDefault="00A64D7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آیا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نب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ت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ربر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ش‌های</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هستید؟</w:t>
      </w:r>
      <w:r w:rsidR="000C67C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 این کتاب من مراجعه کنید.</w:t>
      </w:r>
    </w:p>
    <w:p w14:paraId="2E35A939" w14:textId="77777777" w:rsidR="000C67C5" w:rsidRPr="003A19F2" w:rsidRDefault="000C67C5" w:rsidP="00686C2F">
      <w:pPr>
        <w:pStyle w:val="Heading3"/>
        <w:bidi/>
        <w:jc w:val="both"/>
        <w:rPr>
          <w:rFonts w:ascii="Times New Roman" w:hAnsi="Times New Roman" w:cs="B Nazanin"/>
          <w:szCs w:val="28"/>
          <w:rtl/>
          <w:lang w:bidi="fa-IR"/>
        </w:rPr>
      </w:pPr>
      <w:bookmarkStart w:id="152"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2"/>
    </w:p>
    <w:p w14:paraId="5BA9CB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E50EB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D714164" w14:textId="77777777"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10731BA"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00A64D76">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F5BB01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14:paraId="2B801B8F" w14:textId="4F817739"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E332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E33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Pr>
          <w:rFonts w:ascii="Times New Roman" w:hAnsi="Times New Roman" w:cs="B Nazanin"/>
          <w:sz w:val="24"/>
          <w:szCs w:val="28"/>
          <w:rtl/>
          <w:lang w:bidi="fa-IR"/>
        </w:rPr>
        <w:instrText>), 307</w:instrText>
      </w:r>
      <w:r w:rsidR="00A403E6">
        <w:rPr>
          <w:rFonts w:ascii="Sakkal Majalla" w:hAnsi="Sakkal Majalla" w:cs="Sakkal Majalla" w:hint="cs"/>
          <w:sz w:val="24"/>
          <w:szCs w:val="28"/>
          <w:rtl/>
          <w:lang w:bidi="fa-IR"/>
        </w:rPr>
        <w:instrText>–</w:instrText>
      </w:r>
      <w:r w:rsidR="00A403E6">
        <w:rPr>
          <w:rFonts w:ascii="Times New Roman" w:hAnsi="Times New Roman" w:cs="B Nazanin"/>
          <w:sz w:val="24"/>
          <w:szCs w:val="28"/>
          <w:rtl/>
          <w:lang w:bidi="fa-IR"/>
        </w:rPr>
        <w:instrText>317&lt;/</w:instrText>
      </w:r>
      <w:r w:rsidR="00A403E6">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hapley (1953)</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E33202">
        <w:rPr>
          <w:rFonts w:ascii="Times New Roman" w:hAnsi="Times New Roman" w:cs="B Nazanin" w:hint="cs"/>
          <w:sz w:val="24"/>
          <w:szCs w:val="28"/>
          <w:rtl/>
          <w:lang w:bidi="fa-IR"/>
        </w:rPr>
        <w:t>.</w:t>
      </w:r>
    </w:p>
    <w:p w14:paraId="6CADFA5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14:paraId="6968C63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388652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14:paraId="529E303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14:paraId="19AD535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14:paraId="296275B7"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14:paraId="6860D96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6819D5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57DC051" w14:textId="77777777" w:rsidR="000C67C5" w:rsidRPr="003A19F2" w:rsidRDefault="000C67C5" w:rsidP="00686C2F">
      <w:pPr>
        <w:bidi/>
        <w:spacing w:after="0"/>
        <w:jc w:val="both"/>
        <w:rPr>
          <w:rFonts w:ascii="Times New Roman" w:hAnsi="Times New Roman" w:cs="B Nazanin"/>
          <w:sz w:val="24"/>
          <w:szCs w:val="28"/>
          <w:rtl/>
          <w:lang w:bidi="fa-IR"/>
        </w:rPr>
      </w:pPr>
    </w:p>
    <w:p w14:paraId="14478F4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14:paraId="184FBAC9"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14:paraId="45BD6266"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14:paraId="0D74B16F"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14:paraId="50C7A2A6"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14:paraId="15B7A468"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14:paraId="412AE50D"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14:paraId="25A1F13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14:paraId="50AF045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545B2F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14:paraId="3AEE716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14:paraId="688053C1" w14:textId="77777777" w:rsidR="000C67C5" w:rsidRPr="003A19F2" w:rsidRDefault="000C67C5" w:rsidP="00686C2F">
      <w:pPr>
        <w:pStyle w:val="Heading3"/>
        <w:bidi/>
        <w:jc w:val="both"/>
        <w:rPr>
          <w:rFonts w:ascii="Times New Roman" w:hAnsi="Times New Roman" w:cs="B Nazanin"/>
          <w:szCs w:val="28"/>
          <w:rtl/>
          <w:lang w:bidi="fa-IR"/>
        </w:rPr>
      </w:pPr>
      <w:bookmarkStart w:id="153"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3"/>
    </w:p>
    <w:p w14:paraId="1E19F1D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14:paraId="645EF5E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A0C9F5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14:paraId="4149D98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92E7FD1"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14:paraId="77EA361C" w14:textId="77777777"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8B102C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19C5B2AB" w14:textId="77777777" w:rsidR="000C67C5" w:rsidRPr="003A19F2" w:rsidRDefault="000C67C5" w:rsidP="00686C2F">
      <w:pPr>
        <w:pStyle w:val="Heading3"/>
        <w:bidi/>
        <w:jc w:val="both"/>
        <w:rPr>
          <w:rFonts w:ascii="Times New Roman" w:hAnsi="Times New Roman" w:cs="B Nazanin"/>
          <w:szCs w:val="28"/>
          <w:rtl/>
          <w:lang w:bidi="fa-IR"/>
        </w:rPr>
      </w:pPr>
      <w:bookmarkStart w:id="154"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4"/>
    </w:p>
    <w:p w14:paraId="5063FA1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14:paraId="267D8E5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14:paraId="39CA2E24"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20F5853" wp14:editId="41BC2B5D">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14:paraId="1C58FE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D175D4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461CF0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AD86600" wp14:editId="0ACDF854">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14:paraId="5750D4E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5305729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ABC5867" wp14:editId="46982F8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14:paraId="130929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17C760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7EC9324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79B978E" w14:textId="77777777" w:rsidR="000C67C5" w:rsidRPr="003A19F2" w:rsidRDefault="000C67C5" w:rsidP="00686C2F">
      <w:pPr>
        <w:pStyle w:val="Heading3"/>
        <w:bidi/>
        <w:jc w:val="both"/>
        <w:rPr>
          <w:rFonts w:ascii="Times New Roman" w:hAnsi="Times New Roman" w:cs="B Nazanin"/>
          <w:szCs w:val="28"/>
          <w:rtl/>
          <w:lang w:bidi="fa-IR"/>
        </w:rPr>
      </w:pPr>
      <w:bookmarkStart w:id="155"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5"/>
    </w:p>
    <w:p w14:paraId="7711E57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14:paraId="049E1AD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14:paraId="4078A4E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763114C" wp14:editId="0E9B7B9C">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14:paraId="6F5B73A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14:paraId="2271CFC7"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DE1D1D5" wp14:editId="5B3BC121">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14:paraId="033CB89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4B836F7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E6CE66F" wp14:editId="52D0E2D3">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14:paraId="0C593CC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14:paraId="567D360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C8F341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Eficienc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14:paraId="3CCE26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B94D16D"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29AA2D4" wp14:editId="7165614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14:paraId="27330D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14:paraId="6C86A10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950C3F8" wp14:editId="0A7AD458">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14:paraId="03DB5B5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14:paraId="114BC019"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530DFE1" wp14:editId="5F097F25">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14:paraId="221527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14:paraId="20AC1BD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A5FA86E" wp14:editId="12CD2C5A">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14:paraId="05B57F9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1EEBC3C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42B287F" wp14:editId="66BD8BFE">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14:paraId="55C37F6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14:paraId="47FBED9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0B072C8" wp14:editId="5C301E86">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14:paraId="26D6526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14:paraId="072535F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D0FD98A" wp14:editId="24195B53">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14:paraId="3994A6D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val+val</w:t>
      </w:r>
      <w:proofErr w:type="spellEnd"/>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6D24D78"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BD150F9" wp14:editId="281C47C9">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14:paraId="1CF2BEA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2787C549" w14:textId="77777777"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14:paraId="1EA84E1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14:paraId="39C8E0FC" w14:textId="77777777"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14:paraId="6A6BFD75"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Štrumbelj and Kononenko (2014)</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4BE7708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FFAB013" wp14:editId="2F41C2BD">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14:paraId="08D4008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14:paraId="4823D6B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14:paraId="21F1D8E5"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14:paraId="561A8090"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14:paraId="51C2F711"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14:paraId="3F8D3073"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14:paraId="26888D7C"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14:paraId="5FA8A27D"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636E8A72"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w:t>
      </w:r>
      <w:proofErr w:type="gramStart"/>
      <w:r w:rsidR="000C67C5" w:rsidRPr="003A19F2">
        <w:rPr>
          <w:rFonts w:ascii="Times New Roman" w:hAnsi="Times New Roman" w:cs="B Nazanin"/>
          <w:sz w:val="24"/>
          <w:szCs w:val="28"/>
          <w:lang w:bidi="fa-IR"/>
        </w:rPr>
        <w:t>z(</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22C22CFB"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14:paraId="0E444C70"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6D352174" w14:textId="77777777"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proofErr w:type="gramStart"/>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14:paraId="2A5144E5" w14:textId="77777777"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14:paraId="0ACCD272" w14:textId="77777777"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ϕj</w:t>
      </w:r>
      <w:proofErr w:type="spellEnd"/>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14:paraId="6EB21D4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421B1486"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8D88D7A" wp14:editId="76B8395D">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14:paraId="23EF34C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14:paraId="2AC8261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47D9FE5" wp14:editId="326BD874">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14:paraId="5B6AD10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BE1864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14:paraId="05E94D5B" w14:textId="77777777" w:rsidR="000C67C5" w:rsidRPr="003A19F2" w:rsidRDefault="000C67C5" w:rsidP="00686C2F">
      <w:pPr>
        <w:pStyle w:val="Heading3"/>
        <w:bidi/>
        <w:jc w:val="both"/>
        <w:rPr>
          <w:rFonts w:ascii="Times New Roman" w:hAnsi="Times New Roman" w:cs="B Nazanin"/>
          <w:szCs w:val="28"/>
          <w:rtl/>
          <w:lang w:bidi="fa-IR"/>
        </w:rPr>
      </w:pPr>
      <w:bookmarkStart w:id="156"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6"/>
    </w:p>
    <w:p w14:paraId="62493D5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EC28BD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14:paraId="787CA10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14:paraId="6039B0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2021EDF5" w14:textId="77777777" w:rsidR="000C67C5" w:rsidRPr="003A19F2" w:rsidRDefault="000C67C5" w:rsidP="00686C2F">
      <w:pPr>
        <w:pStyle w:val="Heading3"/>
        <w:bidi/>
        <w:jc w:val="both"/>
        <w:rPr>
          <w:rFonts w:ascii="Times New Roman" w:hAnsi="Times New Roman" w:cs="B Nazanin"/>
          <w:szCs w:val="28"/>
          <w:rtl/>
          <w:lang w:bidi="fa-IR"/>
        </w:rPr>
      </w:pPr>
      <w:bookmarkStart w:id="157"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7"/>
    </w:p>
    <w:p w14:paraId="50B2907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14:paraId="6D5C20F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26A2689"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D55183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14:paraId="048F6DB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0D70237A" w14:textId="667612C3"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006C71BD" w:rsidRPr="003A19F2">
        <w:rPr>
          <w:rFonts w:ascii="Times New Roman" w:hAnsi="Times New Roman" w:cs="B Nazanin" w:hint="cs"/>
          <w:sz w:val="24"/>
          <w:szCs w:val="28"/>
          <w:rtl/>
          <w:lang w:bidi="fa-IR"/>
        </w:rPr>
        <w:t>وقتی</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ویژگی</w:t>
      </w:r>
      <w:r w:rsidR="006C71BD">
        <w:rPr>
          <w:rFonts w:ascii="Times New Roman" w:hAnsi="Times New Roman" w:cs="B Nazanin"/>
          <w:sz w:val="24"/>
          <w:szCs w:val="28"/>
          <w:rtl/>
          <w:lang w:bidi="fa-IR"/>
        </w:rPr>
        <w:t>‌ها</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با</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هم</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مرتبط</w:t>
      </w:r>
      <w:r w:rsidR="006C71BD" w:rsidRPr="003A19F2">
        <w:rPr>
          <w:rFonts w:ascii="Times New Roman" w:hAnsi="Times New Roman" w:cs="B Nazanin"/>
          <w:sz w:val="24"/>
          <w:szCs w:val="28"/>
          <w:rtl/>
          <w:lang w:bidi="fa-IR"/>
        </w:rPr>
        <w:t xml:space="preserve"> </w:t>
      </w:r>
      <w:r w:rsidR="006C71BD" w:rsidRPr="003A19F2">
        <w:rPr>
          <w:rFonts w:ascii="Times New Roman" w:hAnsi="Times New Roman" w:cs="B Nazanin" w:hint="cs"/>
          <w:sz w:val="24"/>
          <w:szCs w:val="28"/>
          <w:rtl/>
          <w:lang w:bidi="fa-IR"/>
        </w:rPr>
        <w:t>هستند</w:t>
      </w:r>
      <w:r w:rsidR="006C71B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C71BD" w:rsidRPr="006C71BD">
        <w:rPr>
          <w:rFonts w:ascii="Times New Roman" w:hAnsi="Times New Roman" w:cs="B Nazanin"/>
          <w:sz w:val="24"/>
          <w:szCs w:val="28"/>
          <w:lang w:bidi="fa-IR"/>
        </w:rPr>
        <w:t>inclusion of unrealistic data instanc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6C71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Minorics, and Blöbaum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w:instrText>
      </w:r>
      <w:r w:rsidR="00A403E6">
        <w:rPr>
          <w:rFonts w:ascii="Times New Roman" w:hAnsi="Times New Roman" w:cs="B Nazanin"/>
          <w:sz w:val="24"/>
          <w:szCs w:val="28"/>
          <w:rtl/>
          <w:lang w:bidi="fa-IR"/>
        </w:rPr>
        <w:instrText>/</w:instrText>
      </w:r>
      <w:r w:rsidR="00A403E6">
        <w:rPr>
          <w:rFonts w:ascii="Times New Roman" w:hAnsi="Times New Roman" w:cs="B Nazanin"/>
          <w:sz w:val="24"/>
          <w:szCs w:val="28"/>
          <w:lang w:bidi="fa-IR"/>
        </w:rPr>
        <w:instrTex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Minorics, and Blöbaum (2020)</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14:paraId="220DC2AF" w14:textId="77777777" w:rsidR="000C67C5" w:rsidRPr="003A19F2" w:rsidRDefault="000C67C5" w:rsidP="00686C2F">
      <w:pPr>
        <w:pStyle w:val="Heading3"/>
        <w:bidi/>
        <w:jc w:val="both"/>
        <w:rPr>
          <w:rFonts w:ascii="Times New Roman" w:hAnsi="Times New Roman" w:cs="B Nazanin"/>
          <w:szCs w:val="28"/>
          <w:rtl/>
          <w:lang w:bidi="fa-IR"/>
        </w:rPr>
      </w:pPr>
      <w:bookmarkStart w:id="158"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8"/>
    </w:p>
    <w:p w14:paraId="04F2725E" w14:textId="2AF601AD"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183F0D">
        <w:rPr>
          <w:rFonts w:ascii="Times New Roman" w:hAnsi="Times New Roman" w:cs="B Nazanin" w:hint="cs"/>
          <w:sz w:val="24"/>
          <w:szCs w:val="28"/>
          <w:rtl/>
          <w:lang w:bidi="fa-IR"/>
        </w:rPr>
        <w:t xml:space="preserve">پکیج </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iml</w:t>
      </w:r>
      <w:proofErr w:type="spellEnd"/>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fastshap</w:t>
      </w:r>
      <w:proofErr w:type="spellEnd"/>
      <w:r w:rsidR="00183F0D">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183F0D">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83F0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jl</w:t>
      </w:r>
      <w:proofErr w:type="spellEnd"/>
      <w:r w:rsidRPr="003A19F2">
        <w:rPr>
          <w:rFonts w:ascii="Times New Roman" w:hAnsi="Times New Roman" w:cs="B Nazanin"/>
          <w:sz w:val="24"/>
          <w:szCs w:val="28"/>
          <w:lang w:bidi="fa-IR"/>
        </w:rPr>
        <w:t xml:space="preserve"> </w:t>
      </w:r>
      <w:r w:rsidR="00183F0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14:paraId="641A3BDD" w14:textId="68AB7016"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00183F0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hapley</w:t>
      </w:r>
      <w:r w:rsidR="00183F0D">
        <w:rPr>
          <w:rFonts w:ascii="Times New Roman" w:hAnsi="Times New Roman" w:cs="B Nazanin" w:hint="cs"/>
          <w:sz w:val="24"/>
          <w:szCs w:val="28"/>
          <w:rtl/>
          <w:lang w:bidi="fa-IR"/>
        </w:rPr>
        <w:t xml:space="preserve"> می باش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5D778492" w14:textId="39650138"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183F0D">
        <w:rPr>
          <w:rFonts w:ascii="Times New Roman" w:hAnsi="Times New Roman" w:cs="B Nazanin"/>
          <w:sz w:val="24"/>
          <w:szCs w:val="28"/>
          <w:lang w:bidi="fa-IR"/>
        </w:rPr>
        <w:t>breakdown</w:t>
      </w:r>
      <w:r w:rsidR="00183F0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83F0D">
        <w:rPr>
          <w:rFonts w:ascii="Times New Roman" w:hAnsi="Times New Roman" w:cs="B Nazanin" w:hint="cs"/>
          <w:sz w:val="24"/>
          <w:szCs w:val="28"/>
          <w:rtl/>
          <w:lang w:bidi="fa-IR"/>
        </w:rPr>
        <w:t xml:space="preserve"> پکیج </w:t>
      </w:r>
      <w:r w:rsidR="00183F0D">
        <w:rPr>
          <w:rFonts w:ascii="Times New Roman" w:hAnsi="Times New Roman" w:cs="B Nazanin"/>
          <w:sz w:val="24"/>
          <w:szCs w:val="28"/>
          <w:lang w:bidi="fa-IR"/>
        </w:rPr>
        <w:t>breakdown</w:t>
      </w:r>
      <w:r w:rsidR="00183F0D">
        <w:rPr>
          <w:rFonts w:ascii="Times New Roman" w:hAnsi="Times New Roman" w:cs="B Nazanin" w:hint="cs"/>
          <w:sz w:val="24"/>
          <w:szCs w:val="28"/>
          <w:rtl/>
          <w:lang w:bidi="fa-IR"/>
        </w:rPr>
        <w:t xml:space="preserve"> نرم افزار </w:t>
      </w:r>
      <w:r w:rsidRPr="003A19F2">
        <w:rPr>
          <w:rFonts w:ascii="Times New Roman" w:hAnsi="Times New Roman" w:cs="B Nazanin"/>
          <w:sz w:val="24"/>
          <w:szCs w:val="28"/>
          <w:lang w:bidi="fa-IR"/>
        </w:rPr>
        <w:t>R</w:t>
      </w:r>
      <w:r w:rsidR="00183F0D">
        <w:rPr>
          <w:rFonts w:ascii="Times New Roman" w:hAnsi="Times New Roman" w:cs="B Nazanin" w:hint="cs"/>
          <w:sz w:val="24"/>
          <w:szCs w:val="28"/>
          <w:rtl/>
          <w:lang w:bidi="fa-IR"/>
        </w:rPr>
        <w:t xml:space="preserve"> پیاده سازی شده است</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taniak &amp; Biecek, 2018)</w:t>
      </w:r>
      <w:r w:rsidR="00131390" w:rsidRPr="003A19F2">
        <w:rPr>
          <w:rFonts w:ascii="Times New Roman" w:hAnsi="Times New Roman" w:cs="B Nazanin"/>
          <w:sz w:val="24"/>
          <w:szCs w:val="28"/>
          <w:rtl/>
          <w:lang w:bidi="fa-IR"/>
        </w:rPr>
        <w:fldChar w:fldCharType="end"/>
      </w:r>
      <w:r w:rsidR="00183F0D">
        <w:rPr>
          <w:rFonts w:ascii="Times New Roman" w:hAnsi="Times New Roman" w:cs="B Nazanin" w:hint="cs"/>
          <w:sz w:val="24"/>
          <w:szCs w:val="28"/>
          <w:rtl/>
          <w:lang w:bidi="fa-IR"/>
        </w:rPr>
        <w:t>. این روش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proofErr w:type="spellStart"/>
      <w:r w:rsidR="00183F0D">
        <w:rPr>
          <w:rFonts w:ascii="Times New Roman" w:hAnsi="Times New Roman" w:cs="B Nazanin"/>
          <w:sz w:val="24"/>
          <w:szCs w:val="28"/>
          <w:lang w:bidi="fa-IR"/>
        </w:rPr>
        <w:t>breakDown</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w:t>
      </w:r>
      <w:r w:rsidR="00183F0D">
        <w:rPr>
          <w:rFonts w:ascii="Times New Roman" w:hAnsi="Times New Roman" w:cs="B Nazanin" w:hint="cs"/>
          <w:sz w:val="24"/>
          <w:szCs w:val="28"/>
          <w:rtl/>
          <w:lang w:bidi="fa-IR"/>
        </w:rPr>
        <w:t>رائه می دهد.</w:t>
      </w:r>
    </w:p>
    <w:p w14:paraId="4D25B579" w14:textId="77777777"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9"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w:t>
      </w:r>
      <w:proofErr w:type="spellEnd"/>
      <w:r w:rsidRPr="003A19F2">
        <w:rPr>
          <w:rFonts w:ascii="Times New Roman" w:hAnsi="Times New Roman" w:cs="B Nazanin"/>
          <w:sz w:val="24"/>
          <w:szCs w:val="28"/>
          <w:lang w:bidi="fa-IR"/>
        </w:rPr>
        <w:t>)</w:t>
      </w:r>
      <w:bookmarkEnd w:id="159"/>
    </w:p>
    <w:p w14:paraId="3AAFB408"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ley</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Pr>
          <w:rFonts w:ascii="Times New Roman" w:hAnsi="Times New Roman" w:cs="B Nazanin"/>
          <w:sz w:val="24"/>
          <w:szCs w:val="28"/>
          <w:rtl/>
          <w:lang w:bidi="fa-IR"/>
        </w:rPr>
        <w:instrText>017&lt;/</w:instrText>
      </w:r>
      <w:r w:rsidR="00A403E6">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and Lee (201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019A5EE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14:paraId="1A37FFD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15EA3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14:paraId="56C12293" w14:textId="77777777" w:rsidR="000C67C5" w:rsidRPr="003A19F2" w:rsidRDefault="000C67C5" w:rsidP="00686C2F">
      <w:pPr>
        <w:pStyle w:val="Heading3"/>
        <w:bidi/>
        <w:jc w:val="both"/>
        <w:rPr>
          <w:rFonts w:ascii="Times New Roman" w:hAnsi="Times New Roman" w:cs="B Nazanin"/>
          <w:szCs w:val="28"/>
          <w:rtl/>
          <w:lang w:bidi="fa-IR"/>
        </w:rPr>
      </w:pPr>
      <w:bookmarkStart w:id="160"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0"/>
    </w:p>
    <w:p w14:paraId="4A5835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351C544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E5B9FD2" wp14:editId="4C0F38A5">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14:paraId="1AD8E23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0D6AE59F"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EFCE76E" wp14:editId="474770D4">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14:paraId="58F7BA7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14:paraId="32BA09F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261CA67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14:paraId="342BE2E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AC05740" wp14:editId="5FDFEABF">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14:paraId="12AB809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14:paraId="587028AB"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C3D7994" wp14:editId="4D6DF496">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14:paraId="61D51AD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14:paraId="4773611A"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E4D05D2" wp14:editId="3BE50F46">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14:paraId="306108B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59878B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14:paraId="155C310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z"j</w:t>
      </w:r>
      <w:proofErr w:type="spellEnd"/>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14:paraId="0CD232B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D87BCEE" wp14:editId="3B67E1C2">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14:paraId="76EF4C8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14:paraId="5558830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B4CAD84" wp14:editId="67A952DA">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14:paraId="3FA8950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16987A1" w14:textId="77777777" w:rsidR="000C67C5" w:rsidRPr="003A19F2" w:rsidRDefault="000C67C5" w:rsidP="00686C2F">
      <w:pPr>
        <w:pStyle w:val="Heading3"/>
        <w:bidi/>
        <w:jc w:val="both"/>
        <w:rPr>
          <w:rFonts w:ascii="Times New Roman" w:hAnsi="Times New Roman" w:cs="B Nazanin"/>
          <w:szCs w:val="28"/>
          <w:lang w:bidi="fa-IR"/>
        </w:rPr>
      </w:pPr>
      <w:bookmarkStart w:id="161"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w:t>
      </w:r>
      <w:proofErr w:type="spellStart"/>
      <w:r w:rsidRPr="003A19F2">
        <w:rPr>
          <w:rFonts w:ascii="Times New Roman" w:hAnsi="Times New Roman" w:cs="B Nazanin"/>
          <w:szCs w:val="28"/>
          <w:lang w:bidi="fa-IR"/>
        </w:rPr>
        <w:t>KernelSHAP</w:t>
      </w:r>
      <w:bookmarkEnd w:id="161"/>
      <w:proofErr w:type="spellEnd"/>
    </w:p>
    <w:p w14:paraId="088508C7"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2AE733C"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proofErr w:type="gramStart"/>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proofErr w:type="gramEnd"/>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14:paraId="2987C6CD"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w:t>
      </w:r>
      <w:proofErr w:type="gramStart"/>
      <w:r w:rsidR="000C67C5" w:rsidRPr="003A19F2">
        <w:rPr>
          <w:rFonts w:ascii="Times New Roman" w:hAnsi="Times New Roman" w:cs="B Nazanin"/>
          <w:sz w:val="24"/>
          <w:szCs w:val="28"/>
          <w:lang w:bidi="fa-IR"/>
        </w:rPr>
        <w:t>f:^</w:t>
      </w:r>
      <w:proofErr w:type="gramEnd"/>
      <w:r w:rsidR="000C67C5" w:rsidRPr="003A19F2">
        <w:rPr>
          <w:rFonts w:ascii="Times New Roman" w:hAnsi="Times New Roman" w:cs="B Nazanin"/>
          <w:sz w:val="24"/>
          <w:szCs w:val="28"/>
          <w:lang w:bidi="fa-IR"/>
        </w:rPr>
        <w:t>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14:paraId="58E25FA4"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14:paraId="7F7C071E"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14:paraId="542A035B"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14:paraId="6ACFA4D4"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3AF3530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77777777"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14:paraId="2FB79CE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14:paraId="320BB8DE"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FD93D7E" wp14:editId="6C18D3C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14:paraId="06BFD9C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0912FC9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871F1E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77777777"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s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w:t>
      </w:r>
      <w:proofErr w:type="spellStart"/>
      <w:r w:rsidR="000C67C5" w:rsidRPr="003A19F2">
        <w:rPr>
          <w:rFonts w:ascii="Times New Roman" w:hAnsi="Times New Roman" w:cs="B Nazanin"/>
          <w:sz w:val="24"/>
          <w:szCs w:val="28"/>
          <w:lang w:bidi="fa-IR"/>
        </w:rPr>
        <w:t>h_x</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14:paraId="3AB69F6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14:paraId="0B0ED99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489BBCEA" wp14:editId="19AB3DBE">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14:paraId="53BD2F4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14:paraId="1BCC43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14:paraId="0637747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14:paraId="187BFDA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596C689B" wp14:editId="2EF5E032">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14:paraId="67BDE1C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7A8A81E6"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9A6A87F" wp14:editId="799ACACD">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14:paraId="2EA65E2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proofErr w:type="spellStart"/>
      <w:r w:rsidRPr="003A19F2">
        <w:rPr>
          <w:rFonts w:ascii="Times New Roman" w:hAnsi="Times New Roman" w:cs="B Nazanin"/>
          <w:sz w:val="24"/>
          <w:szCs w:val="28"/>
          <w:lang w:bidi="fa-IR"/>
        </w:rPr>
        <w:t>ϕj</w:t>
      </w:r>
      <w:proofErr w:type="spellEnd"/>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14:paraId="3F75B7F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14:paraId="22200787" w14:textId="77777777" w:rsidR="000C67C5" w:rsidRPr="003A19F2" w:rsidRDefault="000C67C5" w:rsidP="00686C2F">
      <w:pPr>
        <w:pStyle w:val="Heading3"/>
        <w:bidi/>
        <w:jc w:val="both"/>
        <w:rPr>
          <w:rFonts w:ascii="Times New Roman" w:hAnsi="Times New Roman" w:cs="B Nazanin"/>
          <w:szCs w:val="28"/>
          <w:lang w:bidi="fa-IR"/>
        </w:rPr>
      </w:pPr>
      <w:bookmarkStart w:id="162"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w:t>
      </w:r>
      <w:proofErr w:type="spellStart"/>
      <w:r w:rsidRPr="003A19F2">
        <w:rPr>
          <w:rFonts w:ascii="Times New Roman" w:hAnsi="Times New Roman" w:cs="B Nazanin"/>
          <w:szCs w:val="28"/>
          <w:lang w:bidi="fa-IR"/>
        </w:rPr>
        <w:t>TreeSHAP</w:t>
      </w:r>
      <w:bookmarkEnd w:id="162"/>
      <w:proofErr w:type="spellEnd"/>
    </w:p>
    <w:p w14:paraId="41CD9CBC" w14:textId="77777777" w:rsidR="000C67C5" w:rsidRPr="003A19F2" w:rsidRDefault="00D35E23" w:rsidP="00A403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Lundberg&lt;/Author&gt;&lt;Year&gt;2018&lt;/Year&gt;&lt;RecNum&gt;83&lt;/RecNum&gt;&lt;DisplayText&gt;Lundberg, Erion, and Lee (2018)&lt;/DisplayText&gt;&lt;record&gt;&lt;rec-number&gt;83&lt;/rec-number&gt;&lt;foreign-keys&gt;&lt;key app="EN" db-id="pxvwtpreqvwd2meestppd</w:instrText>
      </w:r>
      <w:r w:rsidR="00A403E6">
        <w:rPr>
          <w:rFonts w:ascii="Times New Roman" w:hAnsi="Times New Roman" w:cs="B Nazanin"/>
          <w:sz w:val="24"/>
          <w:szCs w:val="28"/>
          <w:rtl/>
          <w:lang w:bidi="fa-IR"/>
        </w:rPr>
        <w:instrText>9</w:instrText>
      </w:r>
      <w:r w:rsidR="00A403E6">
        <w:rPr>
          <w:rFonts w:ascii="Times New Roman" w:hAnsi="Times New Roman" w:cs="B Nazanin"/>
          <w:sz w:val="24"/>
          <w:szCs w:val="28"/>
          <w:lang w:bidi="fa-IR"/>
        </w:rPr>
        <w:instrText>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w:instrText>
      </w:r>
      <w:r w:rsidR="00A403E6">
        <w:rPr>
          <w:rFonts w:ascii="Times New Roman" w:hAnsi="Times New Roman" w:cs="B Nazanin"/>
          <w:sz w:val="24"/>
          <w:szCs w:val="28"/>
          <w:rtl/>
          <w:lang w:bidi="fa-IR"/>
        </w:rPr>
        <w:instrText>8&lt;/</w:instrText>
      </w:r>
      <w:r w:rsidR="00A403E6">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Lundberg, Erion, and Lee (2018)</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Tree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lastRenderedPageBreak/>
        <w:t>Tree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w:t>
      </w:r>
      <w:proofErr w:type="spellStart"/>
      <w:r w:rsidR="000C67C5" w:rsidRPr="003A19F2">
        <w:rPr>
          <w:rFonts w:ascii="Times New Roman" w:hAnsi="Times New Roman" w:cs="B Nazanin"/>
          <w:sz w:val="24"/>
          <w:szCs w:val="28"/>
          <w:lang w:bidi="fa-IR"/>
        </w:rPr>
        <w:t>KernelSHAP</w:t>
      </w:r>
      <w:proofErr w:type="spellEnd"/>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14:paraId="0802B835" w14:textId="77777777" w:rsidR="000C67C5" w:rsidRPr="003A19F2" w:rsidRDefault="000C67C5" w:rsidP="00A403E6">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Sundararajan and Najmi (202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lang w:bidi="fa-IR"/>
        </w:rPr>
        <w:t>Janzing et al. (2020)</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6B618FE9"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18DAC280"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14:paraId="1B646E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14:paraId="76FDB6E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7E5E929B" w14:textId="77777777" w:rsidR="000C67C5" w:rsidRPr="003A19F2" w:rsidRDefault="000C67C5" w:rsidP="00686C2F">
      <w:pPr>
        <w:pStyle w:val="Heading3"/>
        <w:bidi/>
        <w:jc w:val="both"/>
        <w:rPr>
          <w:rFonts w:ascii="Times New Roman" w:hAnsi="Times New Roman" w:cs="B Nazanin"/>
          <w:szCs w:val="28"/>
          <w:rtl/>
          <w:lang w:bidi="fa-IR"/>
        </w:rPr>
      </w:pPr>
      <w:bookmarkStart w:id="163"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3"/>
    </w:p>
    <w:p w14:paraId="0D2B4AA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0DBDCB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14:paraId="1DAFD9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7E3D04A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5E93F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6026DC2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14:paraId="4DD7B85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7C830C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06044B91" w14:textId="77777777" w:rsidR="000C67C5" w:rsidRPr="003A19F2" w:rsidRDefault="000C67C5" w:rsidP="00686C2F">
      <w:pPr>
        <w:pStyle w:val="Heading3"/>
        <w:bidi/>
        <w:jc w:val="both"/>
        <w:rPr>
          <w:rFonts w:ascii="Times New Roman" w:hAnsi="Times New Roman" w:cs="B Nazanin"/>
          <w:szCs w:val="28"/>
          <w:rtl/>
          <w:lang w:bidi="fa-IR"/>
        </w:rPr>
      </w:pPr>
      <w:bookmarkStart w:id="164"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4"/>
    </w:p>
    <w:p w14:paraId="6DD3A4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6B4D925B"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21088DF" wp14:editId="7F5FC43A">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14:paraId="19F4A8C5"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59FB3CD8"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17F7D098" wp14:editId="190A23E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165A1BE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14:paraId="19ED93A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4A458D7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14:paraId="6950B903" w14:textId="77777777" w:rsidR="000C67C5" w:rsidRPr="003A19F2" w:rsidRDefault="000C67C5" w:rsidP="00686C2F">
      <w:pPr>
        <w:pStyle w:val="Heading3"/>
        <w:bidi/>
        <w:jc w:val="both"/>
        <w:rPr>
          <w:rFonts w:ascii="Times New Roman" w:hAnsi="Times New Roman" w:cs="B Nazanin"/>
          <w:szCs w:val="28"/>
          <w:rtl/>
          <w:lang w:bidi="fa-IR"/>
        </w:rPr>
      </w:pPr>
      <w:bookmarkStart w:id="165"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5"/>
    </w:p>
    <w:p w14:paraId="58D69D6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14:paraId="3C6249AC"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350EF4E2" wp14:editId="19D557E6">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21B1149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2170AFA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14:paraId="7B0FE46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14:paraId="2BBAF102" w14:textId="77777777" w:rsidR="000C67C5" w:rsidRPr="003A19F2" w:rsidRDefault="000C67C5" w:rsidP="00686C2F">
      <w:pPr>
        <w:pStyle w:val="Heading3"/>
        <w:bidi/>
        <w:jc w:val="both"/>
        <w:rPr>
          <w:rFonts w:ascii="Times New Roman" w:hAnsi="Times New Roman" w:cs="B Nazanin"/>
          <w:szCs w:val="28"/>
          <w:rtl/>
          <w:lang w:bidi="fa-IR"/>
        </w:rPr>
      </w:pPr>
      <w:bookmarkStart w:id="166"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6"/>
    </w:p>
    <w:p w14:paraId="3DBC914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14:paraId="061D0E9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14:paraId="23C524C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5D218890"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2899C535" wp14:editId="2E2F5401">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14:paraId="6A80F013"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14:paraId="6F86FB1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14:paraId="285B9AAB" w14:textId="77777777" w:rsidR="000C67C5" w:rsidRPr="003A19F2" w:rsidRDefault="000C67C5" w:rsidP="00686C2F">
      <w:pPr>
        <w:pStyle w:val="Heading3"/>
        <w:bidi/>
        <w:jc w:val="both"/>
        <w:rPr>
          <w:rFonts w:ascii="Times New Roman" w:hAnsi="Times New Roman" w:cs="B Nazanin"/>
          <w:szCs w:val="28"/>
          <w:rtl/>
          <w:lang w:bidi="fa-IR"/>
        </w:rPr>
      </w:pPr>
      <w:bookmarkStart w:id="167"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7"/>
    </w:p>
    <w:p w14:paraId="5D49489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5F72CB14"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68B6645B" wp14:editId="3834E787">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14:paraId="51E5B2A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14:paraId="7402A7B2"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14:anchorId="60A2F22B" wp14:editId="66314A7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14:paraId="24E8565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04633F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14:paraId="20450A3D"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0C019D55" wp14:editId="34FD75E9">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14:paraId="13A688C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14:paraId="76D9E825" w14:textId="77777777" w:rsidR="000C67C5" w:rsidRPr="003A19F2" w:rsidRDefault="000C67C5" w:rsidP="00686C2F">
      <w:pPr>
        <w:pStyle w:val="Heading3"/>
        <w:bidi/>
        <w:jc w:val="both"/>
        <w:rPr>
          <w:rFonts w:ascii="Times New Roman" w:hAnsi="Times New Roman" w:cs="B Nazanin"/>
          <w:szCs w:val="28"/>
          <w:rtl/>
          <w:lang w:bidi="fa-IR"/>
        </w:rPr>
      </w:pPr>
      <w:bookmarkStart w:id="168"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8"/>
    </w:p>
    <w:p w14:paraId="20ABD9F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7BD4A7D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283729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14:paraId="673100E5" w14:textId="77777777"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14:paraId="2FBDB00D" w14:textId="77777777" w:rsidR="000C67C5" w:rsidRPr="003A19F2" w:rsidRDefault="000C67C5" w:rsidP="00686C2F">
      <w:pPr>
        <w:pStyle w:val="Heading3"/>
        <w:bidi/>
        <w:jc w:val="both"/>
        <w:rPr>
          <w:rFonts w:ascii="Times New Roman" w:hAnsi="Times New Roman" w:cs="B Nazanin"/>
          <w:szCs w:val="28"/>
          <w:rtl/>
          <w:lang w:bidi="fa-IR"/>
        </w:rPr>
      </w:pPr>
      <w:bookmarkStart w:id="169"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69"/>
    </w:p>
    <w:p w14:paraId="1B17B3A6"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7753A15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proofErr w:type="gramStart"/>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5E62B0F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0B2B227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14:paraId="10D4D318" w14:textId="77777777" w:rsidR="000C67C5" w:rsidRPr="003A19F2" w:rsidRDefault="000C67C5" w:rsidP="00686C2F">
      <w:pPr>
        <w:pStyle w:val="Heading3"/>
        <w:bidi/>
        <w:jc w:val="both"/>
        <w:rPr>
          <w:rFonts w:ascii="Times New Roman" w:hAnsi="Times New Roman" w:cs="B Nazanin"/>
          <w:szCs w:val="28"/>
          <w:rtl/>
          <w:lang w:bidi="fa-IR"/>
        </w:rPr>
      </w:pPr>
      <w:bookmarkStart w:id="170"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0"/>
    </w:p>
    <w:p w14:paraId="4FB3003B"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14:paraId="211CC056"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Kernel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proofErr w:type="gramStart"/>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70B621B" w14:textId="77777777" w:rsidR="000C67C5" w:rsidRPr="003A19F2" w:rsidRDefault="000C67C5" w:rsidP="00686C2F">
      <w:pPr>
        <w:bidi/>
        <w:spacing w:after="0"/>
        <w:jc w:val="both"/>
        <w:rPr>
          <w:rFonts w:ascii="Times New Roman" w:hAnsi="Times New Roman" w:cs="B Nazanin"/>
          <w:sz w:val="24"/>
          <w:szCs w:val="28"/>
          <w:rtl/>
          <w:lang w:bidi="fa-IR"/>
        </w:rPr>
      </w:pP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14:paraId="3ABF8ED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ree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61D85AB9" w14:textId="77777777" w:rsidR="000C67C5" w:rsidRPr="003A19F2" w:rsidRDefault="000C67C5" w:rsidP="00A403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A403E6">
        <w:rPr>
          <w:rFonts w:ascii="Times New Roman" w:hAnsi="Times New Roman" w:cs="B Nazanin"/>
          <w:sz w:val="24"/>
          <w:szCs w:val="28"/>
          <w:rtl/>
          <w:lang w:bidi="fa-IR"/>
        </w:rPr>
        <w:instrText xml:space="preserve"> </w:instrText>
      </w:r>
      <w:r w:rsidR="00A403E6">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A403E6">
        <w:rPr>
          <w:rFonts w:ascii="Times New Roman" w:hAnsi="Times New Roman" w:cs="B Nazanin"/>
          <w:sz w:val="24"/>
          <w:szCs w:val="28"/>
          <w:rtl/>
          <w:lang w:bidi="fa-IR"/>
        </w:rPr>
        <w:instrText>698609308"&gt;69&lt;/</w:instrText>
      </w:r>
      <w:r w:rsidR="00A403E6">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A403E6">
        <w:rPr>
          <w:rFonts w:ascii="Times New Roman" w:hAnsi="Times New Roman" w:cs="B Nazanin"/>
          <w:sz w:val="24"/>
          <w:szCs w:val="28"/>
          <w:rtl/>
          <w:lang w:bidi="fa-IR"/>
        </w:rPr>
        <w:instrText>&lt;/</w:instrText>
      </w:r>
      <w:r w:rsidR="00A403E6">
        <w:rPr>
          <w:rFonts w:ascii="Times New Roman" w:hAnsi="Times New Roman" w:cs="B Nazanin"/>
          <w:sz w:val="24"/>
          <w:szCs w:val="28"/>
          <w:lang w:bidi="fa-IR"/>
        </w:rPr>
        <w:instrTex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A403E6">
        <w:rPr>
          <w:rFonts w:ascii="Times New Roman" w:hAnsi="Times New Roman" w:cs="B Nazanin"/>
          <w:noProof/>
          <w:sz w:val="24"/>
          <w:szCs w:val="28"/>
          <w:rtl/>
          <w:lang w:bidi="fa-IR"/>
        </w:rPr>
        <w:t>(</w:t>
      </w:r>
      <w:r w:rsidR="00A403E6">
        <w:rPr>
          <w:rFonts w:ascii="Times New Roman" w:hAnsi="Times New Roman" w:cs="B Nazanin"/>
          <w:noProof/>
          <w:sz w:val="24"/>
          <w:szCs w:val="28"/>
          <w:lang w:bidi="fa-IR"/>
        </w:rPr>
        <w:t>Slack et al., 2020)</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14:paraId="441D4C04" w14:textId="77777777" w:rsidR="000C67C5" w:rsidRPr="003A19F2" w:rsidRDefault="000C67C5" w:rsidP="00686C2F">
      <w:pPr>
        <w:pStyle w:val="Heading3"/>
        <w:bidi/>
        <w:jc w:val="both"/>
        <w:rPr>
          <w:rFonts w:ascii="Times New Roman" w:hAnsi="Times New Roman" w:cs="B Nazanin"/>
          <w:szCs w:val="28"/>
          <w:rtl/>
          <w:lang w:bidi="fa-IR"/>
        </w:rPr>
      </w:pPr>
      <w:bookmarkStart w:id="171"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1"/>
    </w:p>
    <w:p w14:paraId="32FA030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14:paraId="3C52172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14:paraId="344E17B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icit</w:t>
      </w:r>
      <w:proofErr w:type="spellEnd"/>
      <w:r w:rsidRPr="003A19F2">
        <w:rPr>
          <w:rFonts w:ascii="Times New Roman" w:hAnsi="Times New Roman" w:cs="B Nazanin"/>
          <w:sz w:val="24"/>
          <w:szCs w:val="28"/>
          <w:lang w:bidi="fa-IR"/>
        </w:rPr>
        <w:t xml:space="preserve">-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LightGBM</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proofErr w:type="gramStart"/>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w:t>
      </w:r>
      <w:proofErr w:type="gramEnd"/>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happer</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fastshap</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proofErr w:type="spellStart"/>
      <w:r w:rsidRPr="003A19F2">
        <w:rPr>
          <w:rFonts w:ascii="Times New Roman" w:hAnsi="Times New Roman" w:cs="B Nazanin"/>
          <w:sz w:val="24"/>
          <w:szCs w:val="28"/>
          <w:lang w:bidi="fa-IR"/>
        </w:rPr>
        <w:t>xgboost</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32EFBED0" w14:textId="77777777"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2"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2"/>
    </w:p>
    <w:p w14:paraId="3277FF6A" w14:textId="77777777"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14:paraId="408E54C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14:paraId="2F575D3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14:paraId="45A0CC2B"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14:paraId="44C573C0"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14:paraId="65F65654"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365ABC98" w14:textId="77777777"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14:paraId="5201D2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AE8388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14:paraId="29CE41E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14:paraId="68C31C19"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3"/>
    </w:p>
    <w:p w14:paraId="2019DB7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1B059C7B"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14:paraId="4150E74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14:paraId="57C4C13E"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14:paraId="3236417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bibtex</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14:paraId="66793E5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proofErr w:type="gramStart"/>
      <w:r w:rsidRPr="003A19F2">
        <w:rPr>
          <w:rFonts w:ascii="Times New Roman" w:hAnsi="Times New Roman" w:cs="B Nazanin"/>
          <w:sz w:val="24"/>
          <w:szCs w:val="28"/>
          <w:lang w:bidi="fa-IR"/>
        </w:rPr>
        <w:t>book{</w:t>
      </w:r>
      <w:proofErr w:type="gramEnd"/>
      <w:r w:rsidRPr="003A19F2">
        <w:rPr>
          <w:rFonts w:ascii="Times New Roman" w:hAnsi="Times New Roman" w:cs="B Nazanin"/>
          <w:sz w:val="24"/>
          <w:szCs w:val="28"/>
          <w:lang w:bidi="fa-IR"/>
        </w:rPr>
        <w:t>molnar2022,</w:t>
      </w:r>
    </w:p>
    <w:p w14:paraId="5458F1C8"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w:t>
      </w:r>
      <w:proofErr w:type="gramStart"/>
      <w:r w:rsidRPr="003A19F2">
        <w:rPr>
          <w:rFonts w:ascii="Times New Roman" w:hAnsi="Times New Roman" w:cs="B Nazanin"/>
          <w:sz w:val="24"/>
          <w:szCs w:val="28"/>
          <w:lang w:bidi="fa-IR"/>
        </w:rPr>
        <w:t>Learning</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73407A9E"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w:t>
      </w:r>
      <w:proofErr w:type="gramStart"/>
      <w:r w:rsidRPr="003A19F2">
        <w:rPr>
          <w:rFonts w:ascii="Times New Roman" w:hAnsi="Times New Roman" w:cs="B Nazanin"/>
          <w:sz w:val="24"/>
          <w:szCs w:val="28"/>
          <w:lang w:bidi="fa-IR"/>
        </w:rPr>
        <w:t>Molnar</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0BACEDFF"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14:paraId="0433070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w:t>
      </w:r>
      <w:proofErr w:type="gramStart"/>
      <w:r w:rsidRPr="003A19F2">
        <w:rPr>
          <w:rFonts w:ascii="Times New Roman" w:hAnsi="Times New Roman" w:cs="B Nazanin"/>
          <w:sz w:val="24"/>
          <w:szCs w:val="28"/>
          <w:lang w:bidi="fa-IR"/>
        </w:rPr>
        <w:t>Explainable</w:t>
      </w:r>
      <w:r w:rsidR="00AD4032" w:rsidRPr="003A19F2">
        <w:rPr>
          <w:rFonts w:ascii="Times New Roman" w:hAnsi="Times New Roman" w:cs="B Nazanin"/>
          <w:sz w:val="24"/>
          <w:szCs w:val="28"/>
          <w:lang w:bidi="fa-IR"/>
        </w:rPr>
        <w:t>(</w:t>
      </w:r>
      <w:proofErr w:type="gramEnd"/>
      <w:r w:rsidRPr="003A19F2">
        <w:rPr>
          <w:rFonts w:ascii="Times New Roman" w:hAnsi="Times New Roman" w:cs="B Nazanin"/>
          <w:sz w:val="24"/>
          <w:szCs w:val="28"/>
          <w:lang w:bidi="fa-IR"/>
        </w:rPr>
        <w:t>,</w:t>
      </w:r>
    </w:p>
    <w:p w14:paraId="34A0BA7C"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14:paraId="151EE9F6"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url</w:t>
      </w:r>
      <w:proofErr w:type="spellEnd"/>
      <w:r w:rsidRPr="003A19F2">
        <w:rPr>
          <w:rFonts w:ascii="Times New Roman" w:hAnsi="Times New Roman" w:cs="B Nazanin"/>
          <w:sz w:val="24"/>
          <w:szCs w:val="28"/>
          <w:lang w:bidi="fa-IR"/>
        </w:rPr>
        <w:t xml:space="preserve">        = {</w:t>
      </w:r>
      <w:proofErr w:type="gramStart"/>
      <w:r w:rsidRPr="003A19F2">
        <w:rPr>
          <w:rFonts w:ascii="Times New Roman" w:hAnsi="Times New Roman" w:cs="B Nazanin"/>
          <w:sz w:val="24"/>
          <w:szCs w:val="28"/>
          <w:lang w:bidi="fa-IR"/>
        </w:rPr>
        <w:t>https://christophm.github.io/interpretable-ml-book</w:t>
      </w:r>
      <w:r w:rsidR="00AD4032" w:rsidRPr="003A19F2">
        <w:rPr>
          <w:rFonts w:ascii="Times New Roman" w:hAnsi="Times New Roman" w:cs="B Nazanin"/>
          <w:sz w:val="24"/>
          <w:szCs w:val="28"/>
          <w:lang w:bidi="fa-IR"/>
        </w:rPr>
        <w:t>(</w:t>
      </w:r>
      <w:proofErr w:type="gramEnd"/>
    </w:p>
    <w:p w14:paraId="5E023DB5" w14:textId="77777777"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14:paraId="1706439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14:paraId="665AB9FC"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4"/>
    </w:p>
    <w:p w14:paraId="419DEE1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14:paraId="62C481C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w:t>
      </w:r>
      <w:proofErr w:type="spellStart"/>
      <w:r w:rsidRPr="003A19F2">
        <w:rPr>
          <w:rFonts w:ascii="Times New Roman" w:hAnsi="Times New Roman" w:cs="B Nazanin"/>
          <w:sz w:val="24"/>
          <w:szCs w:val="28"/>
          <w:lang w:bidi="fa-IR"/>
        </w:rPr>
        <w:t>ShareAlike</w:t>
      </w:r>
      <w:proofErr w:type="spellEnd"/>
      <w:r w:rsidRPr="003A19F2">
        <w:rPr>
          <w:rFonts w:ascii="Times New Roman" w:hAnsi="Times New Roman" w:cs="B Nazanin"/>
          <w:sz w:val="24"/>
          <w:szCs w:val="28"/>
          <w:lang w:bidi="fa-IR"/>
        </w:rPr>
        <w:t xml:space="preserv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14:paraId="27B3DF27"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14:paraId="3A849A8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14:paraId="0C2A2D0E"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14:paraId="490F220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Hatma</w:t>
      </w:r>
      <w:proofErr w:type="spellEnd"/>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Suryotrisongko</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14:paraId="6499BD10"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14:paraId="78F6EA1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Jiazhen</w:t>
      </w:r>
      <w:proofErr w:type="spellEnd"/>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14:paraId="337EBDE2"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Mingchao</w:t>
      </w:r>
      <w:proofErr w:type="spellEnd"/>
      <w:r w:rsidRPr="003A19F2">
        <w:rPr>
          <w:rFonts w:ascii="Times New Roman" w:hAnsi="Times New Roman" w:cs="B Nazanin"/>
          <w:sz w:val="24"/>
          <w:szCs w:val="28"/>
          <w:lang w:bidi="fa-IR"/>
        </w:rPr>
        <w:t xml:space="preserve">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20475EFF"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14:paraId="6D141295"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14:paraId="3619D5F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14:paraId="1831431D"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14:paraId="34E86ABB"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14:paraId="53534E7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TooTouch</w:t>
      </w:r>
      <w:proofErr w:type="spellEnd"/>
    </w:p>
    <w:p w14:paraId="3DF51BF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14:paraId="7F3EC78A"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14:paraId="267A002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14:paraId="3164BE4C"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14:paraId="00E53331"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14:paraId="73E9A083" w14:textId="77777777"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14:paraId="64BFA6E4" w14:textId="77777777"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5"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5"/>
    </w:p>
    <w:p w14:paraId="27727463" w14:textId="77777777"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14:paraId="6CE7C198"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14:paraId="11FAD6F0" w14:textId="77777777"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proofErr w:type="spellStart"/>
      <w:r w:rsidR="00EB6F57" w:rsidRPr="00EB6F57">
        <w:rPr>
          <w:rFonts w:ascii="Times New Roman" w:hAnsi="Times New Roman" w:cs="B Nazanin"/>
          <w:sz w:val="24"/>
          <w:szCs w:val="28"/>
          <w:lang w:bidi="fa-IR"/>
        </w:rPr>
        <w:t>Fangzhou</w:t>
      </w:r>
      <w:proofErr w:type="spellEnd"/>
      <w:r w:rsidR="00EB6F57" w:rsidRPr="00EB6F57">
        <w:rPr>
          <w:rFonts w:ascii="Times New Roman" w:hAnsi="Times New Roman" w:cs="B Nazanin"/>
          <w:sz w:val="24"/>
          <w:szCs w:val="28"/>
          <w:lang w:bidi="fa-IR"/>
        </w:rPr>
        <w:t xml:space="preserve">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 xml:space="preserve">Susanne </w:t>
      </w:r>
      <w:proofErr w:type="spellStart"/>
      <w:r w:rsidR="00EB6F57" w:rsidRPr="00EB6F57">
        <w:rPr>
          <w:rFonts w:ascii="Times New Roman" w:hAnsi="Times New Roman" w:cs="B Nazanin"/>
          <w:sz w:val="24"/>
          <w:szCs w:val="28"/>
          <w:lang w:bidi="fa-IR"/>
        </w:rPr>
        <w:t>Dandl</w:t>
      </w:r>
      <w:proofErr w:type="spellEnd"/>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w:t>
      </w:r>
      <w:proofErr w:type="spellStart"/>
      <w:r w:rsidRPr="003A19F2">
        <w:rPr>
          <w:rFonts w:ascii="Times New Roman" w:hAnsi="Times New Roman" w:cs="B Nazanin"/>
          <w:sz w:val="24"/>
          <w:szCs w:val="28"/>
          <w:lang w:bidi="fa-IR"/>
        </w:rPr>
        <w:t>Haunschmid</w:t>
      </w:r>
      <w:proofErr w:type="spellEnd"/>
      <w:r w:rsidRPr="003A19F2">
        <w:rPr>
          <w:rFonts w:ascii="Times New Roman" w:hAnsi="Times New Roman" w:cs="B Nazanin"/>
          <w:sz w:val="24"/>
          <w:szCs w:val="28"/>
          <w:lang w:bidi="fa-IR"/>
        </w:rPr>
        <w:t xml:space="preserve">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14:paraId="5F146C42" w14:textId="77777777"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Verena </w:t>
      </w:r>
      <w:proofErr w:type="spellStart"/>
      <w:r w:rsidRPr="003A19F2">
        <w:rPr>
          <w:rFonts w:ascii="Times New Roman" w:hAnsi="Times New Roman" w:cs="B Nazanin"/>
          <w:sz w:val="24"/>
          <w:szCs w:val="28"/>
          <w:lang w:bidi="fa-IR"/>
        </w:rPr>
        <w:t>Haunschmid</w:t>
      </w:r>
      <w:proofErr w:type="spellEnd"/>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w:t>
      </w:r>
      <w:proofErr w:type="spellStart"/>
      <w:r w:rsidRPr="003A19F2">
        <w:rPr>
          <w:rFonts w:ascii="Times New Roman" w:hAnsi="Times New Roman" w:cs="B Nazanin"/>
          <w:sz w:val="24"/>
          <w:szCs w:val="28"/>
          <w:lang w:bidi="fa-IR"/>
        </w:rPr>
        <w:t>RuleFit</w:t>
      </w:r>
      <w:proofErr w:type="spellEnd"/>
      <w:r w:rsidRPr="003A19F2">
        <w:rPr>
          <w:rFonts w:ascii="Times New Roman" w:hAnsi="Times New Roman" w:cs="B Nazanin"/>
          <w:sz w:val="24"/>
          <w:szCs w:val="28"/>
          <w:lang w:bidi="fa-IR"/>
        </w:rPr>
        <w:t xml:space="preserve">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14:paraId="2D8A0D39" w14:textId="77777777"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14:paraId="242A171B" w14:textId="77777777"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proofErr w:type="spellStart"/>
      <w:r w:rsidR="00EB6F57" w:rsidRPr="00EB6F57">
        <w:rPr>
          <w:rFonts w:ascii="Times New Roman" w:hAnsi="Times New Roman" w:cs="B Nazanin"/>
          <w:sz w:val="24"/>
          <w:szCs w:val="28"/>
          <w:lang w:bidi="fa-IR"/>
        </w:rPr>
        <w:t>bookdown</w:t>
      </w:r>
      <w:proofErr w:type="spellEnd"/>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14:paraId="7DC520A6" w14:textId="77777777"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proofErr w:type="spellStart"/>
      <w:r w:rsidR="00B14211" w:rsidRPr="00B14211">
        <w:rPr>
          <w:rFonts w:ascii="Times New Roman" w:hAnsi="Times New Roman" w:cs="B Nazanin"/>
          <w:sz w:val="24"/>
          <w:szCs w:val="28"/>
          <w:lang w:bidi="fa-IR"/>
        </w:rPr>
        <w:t>bidt</w:t>
      </w:r>
      <w:proofErr w:type="spellEnd"/>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14:paraId="0E828934" w14:textId="77777777" w:rsidR="00F25ACC" w:rsidRPr="003A19F2" w:rsidRDefault="00F25ACC" w:rsidP="00686C2F">
      <w:pPr>
        <w:bidi/>
        <w:spacing w:after="0"/>
        <w:jc w:val="both"/>
        <w:rPr>
          <w:rFonts w:ascii="Times New Roman" w:hAnsi="Times New Roman" w:cs="B Nazanin"/>
          <w:sz w:val="24"/>
          <w:szCs w:val="28"/>
          <w:rtl/>
          <w:lang w:bidi="fa-IR"/>
        </w:rPr>
      </w:pPr>
    </w:p>
    <w:p w14:paraId="40D63DF9" w14:textId="77777777" w:rsidR="00F25ACC" w:rsidRPr="003A19F2" w:rsidRDefault="00F25ACC" w:rsidP="00686C2F">
      <w:pPr>
        <w:bidi/>
        <w:spacing w:after="0"/>
        <w:jc w:val="both"/>
        <w:rPr>
          <w:rFonts w:ascii="Times New Roman" w:hAnsi="Times New Roman" w:cs="B Nazanin"/>
          <w:sz w:val="24"/>
          <w:szCs w:val="28"/>
          <w:rtl/>
          <w:lang w:bidi="fa-IR"/>
        </w:rPr>
      </w:pPr>
    </w:p>
    <w:p w14:paraId="76144821" w14:textId="77777777" w:rsidR="00640267" w:rsidRPr="00640267" w:rsidRDefault="00F25ACC" w:rsidP="00640267">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640267" w:rsidRPr="00640267">
        <w:t xml:space="preserve">Aamodt, A., &amp; Plaza, E. (1994). Case-based reasoning: Foundational issues, methodological variations, and system approaches. </w:t>
      </w:r>
      <w:r w:rsidR="00640267" w:rsidRPr="00640267">
        <w:rPr>
          <w:i/>
        </w:rPr>
        <w:t>AI communications, 7</w:t>
      </w:r>
      <w:r w:rsidR="00640267" w:rsidRPr="00640267">
        <w:t xml:space="preserve">(1), 39-59. </w:t>
      </w:r>
    </w:p>
    <w:p w14:paraId="03200F8E" w14:textId="77777777" w:rsidR="00640267" w:rsidRPr="00640267" w:rsidRDefault="00640267" w:rsidP="00640267">
      <w:pPr>
        <w:pStyle w:val="EndNoteBibliography"/>
        <w:spacing w:after="0"/>
        <w:ind w:left="720" w:hanging="720"/>
        <w:rPr>
          <w:rtl/>
        </w:rPr>
      </w:pPr>
      <w:r w:rsidRPr="00640267">
        <w:t xml:space="preserve">Alberto, T. C., Lochter, J. V., &amp; Almeida, T. A. (2015). </w:t>
      </w:r>
      <w:r w:rsidRPr="00640267">
        <w:rPr>
          <w:i/>
        </w:rPr>
        <w:t>Tubespam: Comment spam filtering on youtube.</w:t>
      </w:r>
      <w:r w:rsidRPr="00640267">
        <w:t xml:space="preserve"> Paper presented at the 2015 IEEE 14th international conference on machine learning and applications (ICMLA).</w:t>
      </w:r>
    </w:p>
    <w:p w14:paraId="00016DEB" w14:textId="77777777" w:rsidR="00640267" w:rsidRPr="00640267" w:rsidRDefault="00640267" w:rsidP="00640267">
      <w:pPr>
        <w:pStyle w:val="EndNoteBibliography"/>
        <w:spacing w:after="0"/>
        <w:ind w:left="720" w:hanging="720"/>
        <w:rPr>
          <w:rtl/>
        </w:rPr>
      </w:pPr>
      <w:r w:rsidRPr="00640267">
        <w:t xml:space="preserve">Altmann, A., Toloşi, L., Sander, O., &amp; Lengauer, T. (2010). Permutation importance: a corrected feature importance measure. </w:t>
      </w:r>
      <w:r w:rsidRPr="00640267">
        <w:rPr>
          <w:i/>
        </w:rPr>
        <w:t>Bioinformatics, 2</w:t>
      </w:r>
      <w:r w:rsidRPr="00640267">
        <w:rPr>
          <w:i/>
          <w:rtl/>
        </w:rPr>
        <w:t>6</w:t>
      </w:r>
      <w:r w:rsidRPr="00640267">
        <w:rPr>
          <w:rtl/>
        </w:rPr>
        <w:t xml:space="preserve">(10), 1340-1347. </w:t>
      </w:r>
    </w:p>
    <w:p w14:paraId="51E26DBF" w14:textId="77777777" w:rsidR="00640267" w:rsidRPr="00640267" w:rsidRDefault="00640267" w:rsidP="00640267">
      <w:pPr>
        <w:pStyle w:val="EndNoteBibliography"/>
        <w:spacing w:after="0"/>
        <w:ind w:left="720" w:hanging="720"/>
        <w:rPr>
          <w:rtl/>
        </w:rPr>
      </w:pPr>
      <w:r w:rsidRPr="00640267">
        <w:t xml:space="preserve">Alvarez-Melis, D., &amp; Jaakkola, T. S. (2018). On the robustness of interpretability methods. </w:t>
      </w:r>
      <w:r w:rsidRPr="00640267">
        <w:rPr>
          <w:i/>
        </w:rPr>
        <w:t>arXiv preprint arXiv:1806.08049</w:t>
      </w:r>
      <w:r w:rsidRPr="00640267">
        <w:t xml:space="preserve">. </w:t>
      </w:r>
    </w:p>
    <w:p w14:paraId="76990AA6" w14:textId="77777777" w:rsidR="00640267" w:rsidRPr="00640267" w:rsidRDefault="00640267" w:rsidP="00640267">
      <w:pPr>
        <w:pStyle w:val="EndNoteBibliography"/>
        <w:spacing w:after="0"/>
        <w:ind w:left="720" w:hanging="720"/>
        <w:rPr>
          <w:rtl/>
        </w:rPr>
      </w:pPr>
      <w:r w:rsidRPr="00640267">
        <w:t xml:space="preserve">Apley, D. W., &amp; Zhu, J. (2020). Visualizing the effects of predictor variables in black box supervised learning models. </w:t>
      </w:r>
      <w:r w:rsidRPr="00640267">
        <w:rPr>
          <w:i/>
        </w:rPr>
        <w:t>Journal of the Royal Statistical Society Series B: Statistical Methodology, 82</w:t>
      </w:r>
      <w:r w:rsidRPr="00640267">
        <w:t xml:space="preserve">(4), 1059-1086. </w:t>
      </w:r>
    </w:p>
    <w:p w14:paraId="683A82A8" w14:textId="77777777" w:rsidR="00640267" w:rsidRPr="00640267" w:rsidRDefault="00640267" w:rsidP="00640267">
      <w:pPr>
        <w:pStyle w:val="EndNoteBibliography"/>
        <w:spacing w:after="0"/>
        <w:ind w:left="720" w:hanging="720"/>
        <w:rPr>
          <w:rtl/>
        </w:rPr>
      </w:pPr>
      <w:r w:rsidRPr="00640267">
        <w:t xml:space="preserve">Borgelt, C. (2005). </w:t>
      </w:r>
      <w:r w:rsidRPr="00640267">
        <w:rPr>
          <w:i/>
        </w:rPr>
        <w:t>An Implementation of the FP-growth Algorithm.</w:t>
      </w:r>
      <w:r w:rsidRPr="00640267">
        <w:t xml:space="preserve"> Paper presented at the Proceedings of the 1st international workshop on open source data mining: frequent pattern mining implementations.</w:t>
      </w:r>
    </w:p>
    <w:p w14:paraId="27B346B7" w14:textId="77777777" w:rsidR="00640267" w:rsidRPr="00640267" w:rsidRDefault="00640267" w:rsidP="00640267">
      <w:pPr>
        <w:pStyle w:val="EndNoteBibliography"/>
        <w:spacing w:after="0"/>
        <w:ind w:left="720" w:hanging="720"/>
        <w:rPr>
          <w:rtl/>
        </w:rPr>
      </w:pPr>
      <w:r w:rsidRPr="00640267">
        <w:t xml:space="preserve">Breiman, L. (2001). Random forests. </w:t>
      </w:r>
      <w:r w:rsidRPr="00640267">
        <w:rPr>
          <w:i/>
        </w:rPr>
        <w:t>Machine learning, 45</w:t>
      </w:r>
      <w:r w:rsidRPr="00640267">
        <w:t xml:space="preserve">, 5-32. </w:t>
      </w:r>
    </w:p>
    <w:p w14:paraId="23ACB299" w14:textId="77777777" w:rsidR="00640267" w:rsidRPr="00640267" w:rsidRDefault="00640267" w:rsidP="00640267">
      <w:pPr>
        <w:pStyle w:val="EndNoteBibliography"/>
        <w:spacing w:after="0"/>
        <w:ind w:left="720" w:hanging="720"/>
        <w:rPr>
          <w:rtl/>
        </w:rPr>
      </w:pPr>
      <w:r w:rsidRPr="00640267">
        <w:t xml:space="preserve">Caruana, R., Lou, Y., Gehrke, J., Koch, P., Sturm, M., &amp; Elhadad, N. (2015). </w:t>
      </w:r>
      <w:r w:rsidRPr="00640267">
        <w:rPr>
          <w:i/>
        </w:rPr>
        <w:t>Intelligible models for healthcare: Predicting pneumonia risk and hospital 30-day readmission.</w:t>
      </w:r>
      <w:r w:rsidRPr="00640267">
        <w:t xml:space="preserve"> Paper presented at the Proceedings of the 21th ACM SIGKDD international conference on knowledge discovery and data mining.</w:t>
      </w:r>
    </w:p>
    <w:p w14:paraId="334C6270" w14:textId="77777777" w:rsidR="00640267" w:rsidRPr="00640267" w:rsidRDefault="00640267" w:rsidP="00640267">
      <w:pPr>
        <w:pStyle w:val="EndNoteBibliography"/>
        <w:spacing w:after="0"/>
        <w:ind w:left="720" w:hanging="720"/>
        <w:rPr>
          <w:rtl/>
        </w:rPr>
      </w:pPr>
      <w:r w:rsidRPr="00640267">
        <w:t xml:space="preserve">Cohen, W. W. (1995). Fast effective rule induction </w:t>
      </w:r>
      <w:r w:rsidRPr="00640267">
        <w:rPr>
          <w:i/>
        </w:rPr>
        <w:t>Machine learning proceedings 1995</w:t>
      </w:r>
      <w:r w:rsidRPr="00640267">
        <w:t xml:space="preserve"> (pp. 115-12</w:t>
      </w:r>
      <w:r w:rsidRPr="00640267">
        <w:rPr>
          <w:rtl/>
        </w:rPr>
        <w:t xml:space="preserve">3): </w:t>
      </w:r>
      <w:r w:rsidRPr="00640267">
        <w:t>Elsevier.</w:t>
      </w:r>
    </w:p>
    <w:p w14:paraId="146927C6" w14:textId="77777777" w:rsidR="00640267" w:rsidRPr="00640267" w:rsidRDefault="00640267" w:rsidP="00640267">
      <w:pPr>
        <w:pStyle w:val="EndNoteBibliography"/>
        <w:spacing w:after="0"/>
        <w:ind w:left="720" w:hanging="720"/>
        <w:rPr>
          <w:rtl/>
        </w:rPr>
      </w:pPr>
      <w:r w:rsidRPr="00640267">
        <w:t xml:space="preserve">Dandl, S., Molnar, C., Binder, M., &amp; Bischl, B. (2020). </w:t>
      </w:r>
      <w:r w:rsidRPr="00640267">
        <w:rPr>
          <w:i/>
        </w:rPr>
        <w:t>Multi-objective counterfactual explanations.</w:t>
      </w:r>
      <w:r w:rsidRPr="00640267">
        <w:t xml:space="preserve"> Paper presented at the International Conference on Parallel Problem Solving from Nature.</w:t>
      </w:r>
    </w:p>
    <w:p w14:paraId="21279C8A" w14:textId="77777777" w:rsidR="00640267" w:rsidRPr="00640267" w:rsidRDefault="00640267" w:rsidP="00640267">
      <w:pPr>
        <w:pStyle w:val="EndNoteBibliography"/>
        <w:spacing w:after="0"/>
        <w:ind w:left="720" w:hanging="720"/>
        <w:rPr>
          <w:rtl/>
        </w:rPr>
      </w:pPr>
      <w:r w:rsidRPr="00640267">
        <w:t>Deb, K., Pratap, A., Agarwal, S., &amp; Meyarivan, T. (</w:t>
      </w:r>
      <w:r w:rsidRPr="00640267">
        <w:rPr>
          <w:rtl/>
        </w:rPr>
        <w:t xml:space="preserve">2002). </w:t>
      </w:r>
      <w:r w:rsidRPr="00640267">
        <w:t xml:space="preserve">A fast and elitist multiobjective genetic algorithm: NSGA-II. </w:t>
      </w:r>
      <w:r w:rsidRPr="00640267">
        <w:rPr>
          <w:i/>
        </w:rPr>
        <w:t>IEEE transactions on evolutionary computation, 6</w:t>
      </w:r>
      <w:r w:rsidRPr="00640267">
        <w:t xml:space="preserve">(2), 182-197. </w:t>
      </w:r>
    </w:p>
    <w:p w14:paraId="07AD2A29" w14:textId="77777777" w:rsidR="00640267" w:rsidRPr="00640267" w:rsidRDefault="00640267" w:rsidP="00640267">
      <w:pPr>
        <w:pStyle w:val="EndNoteBibliography"/>
        <w:spacing w:after="0"/>
        <w:ind w:left="720" w:hanging="720"/>
        <w:rPr>
          <w:u w:val="single"/>
          <w:rtl/>
        </w:rPr>
      </w:pPr>
      <w:r w:rsidRPr="00640267">
        <w:t xml:space="preserve">Definition of Algorithm. (2017).   Retrieved from </w:t>
      </w:r>
      <w:hyperlink r:id="rId119" w:history="1">
        <w:r w:rsidRPr="00640267">
          <w:rPr>
            <w:rStyle w:val="Hyperlink"/>
          </w:rPr>
          <w:t>https://www.merriam-webster.com/dictionary/algorithm</w:t>
        </w:r>
      </w:hyperlink>
    </w:p>
    <w:p w14:paraId="19371A13" w14:textId="77777777" w:rsidR="00640267" w:rsidRPr="00640267" w:rsidRDefault="00640267" w:rsidP="00640267">
      <w:pPr>
        <w:pStyle w:val="EndNoteBibliography"/>
        <w:spacing w:after="0"/>
        <w:ind w:left="720" w:hanging="720"/>
        <w:rPr>
          <w:rtl/>
        </w:rPr>
      </w:pPr>
      <w:r w:rsidRPr="00640267">
        <w:t xml:space="preserve">Doshi-Velez, F., &amp; Kim, B. (2017). Towards a rigorous science of interpretable machine learning. </w:t>
      </w:r>
      <w:r w:rsidRPr="00640267">
        <w:rPr>
          <w:i/>
        </w:rPr>
        <w:t>arXiv preprint arXiv:1702.08608</w:t>
      </w:r>
      <w:r w:rsidRPr="00640267">
        <w:t xml:space="preserve">. </w:t>
      </w:r>
    </w:p>
    <w:p w14:paraId="71F000B3" w14:textId="77777777" w:rsidR="00640267" w:rsidRPr="00640267" w:rsidRDefault="00640267" w:rsidP="00640267">
      <w:pPr>
        <w:pStyle w:val="EndNoteBibliography"/>
        <w:spacing w:after="0"/>
        <w:ind w:left="720" w:hanging="720"/>
        <w:rPr>
          <w:rtl/>
        </w:rPr>
      </w:pPr>
      <w:r w:rsidRPr="00640267">
        <w:t xml:space="preserve">Fanaee-T, H., &amp; Gama, J. (2014). Event labeling combining ensemble detectors and background knowledge. </w:t>
      </w:r>
      <w:r w:rsidRPr="00640267">
        <w:rPr>
          <w:i/>
        </w:rPr>
        <w:t>Progress in Artificial Intelligence, 2</w:t>
      </w:r>
      <w:r w:rsidRPr="00640267">
        <w:t>, 1</w:t>
      </w:r>
      <w:r w:rsidRPr="00640267">
        <w:rPr>
          <w:rtl/>
        </w:rPr>
        <w:t xml:space="preserve">13-127. </w:t>
      </w:r>
    </w:p>
    <w:p w14:paraId="1F57BCE7" w14:textId="77777777" w:rsidR="00640267" w:rsidRPr="00640267" w:rsidRDefault="00640267" w:rsidP="00640267">
      <w:pPr>
        <w:pStyle w:val="EndNoteBibliography"/>
        <w:spacing w:after="0"/>
        <w:ind w:left="720" w:hanging="720"/>
        <w:rPr>
          <w:rtl/>
        </w:rPr>
      </w:pPr>
      <w:r w:rsidRPr="00640267">
        <w:t xml:space="preserve">Fernandes, K., Cardoso, J. S., &amp; Fernandes, J. (2017). </w:t>
      </w:r>
      <w:r w:rsidRPr="00640267">
        <w:rPr>
          <w:i/>
        </w:rPr>
        <w:t>Transfer learning with partial observability applied to cervical cancer screening.</w:t>
      </w:r>
      <w:r w:rsidRPr="00640267">
        <w:t xml:space="preserve"> Paper presented at the Pattern Recognition and Image Analysis: 8th Iberian Conference, IbPRIA 2017, Faro, Portugal, June 20-23, 2017, Proceedings 8.</w:t>
      </w:r>
    </w:p>
    <w:p w14:paraId="03F6B6B9" w14:textId="77777777" w:rsidR="00640267" w:rsidRPr="00640267" w:rsidRDefault="00640267" w:rsidP="00640267">
      <w:pPr>
        <w:pStyle w:val="EndNoteBibliography"/>
        <w:spacing w:after="0"/>
        <w:ind w:left="720" w:hanging="720"/>
        <w:rPr>
          <w:rtl/>
        </w:rPr>
      </w:pPr>
      <w:r w:rsidRPr="00640267">
        <w:t xml:space="preserve">Fisher, A., Rudin, C., &amp; Dominici, F. (2019). All Models are Wrong, but Many are Useful: Learning a Variable's Importance by Studying an Entire Class of Prediction Models Simultaneously. </w:t>
      </w:r>
      <w:r w:rsidRPr="00640267">
        <w:rPr>
          <w:i/>
        </w:rPr>
        <w:t>J. Mach. Learn. Res., 20</w:t>
      </w:r>
      <w:r w:rsidRPr="00640267">
        <w:t>(17</w:t>
      </w:r>
      <w:r w:rsidRPr="00640267">
        <w:rPr>
          <w:rtl/>
        </w:rPr>
        <w:t xml:space="preserve">7), 1-81. </w:t>
      </w:r>
    </w:p>
    <w:p w14:paraId="2ACC91A7" w14:textId="77777777" w:rsidR="00640267" w:rsidRPr="00640267" w:rsidRDefault="00640267" w:rsidP="00640267">
      <w:pPr>
        <w:pStyle w:val="EndNoteBibliography"/>
        <w:spacing w:after="0"/>
        <w:ind w:left="720" w:hanging="720"/>
        <w:rPr>
          <w:rtl/>
        </w:rPr>
      </w:pPr>
      <w:r w:rsidRPr="00640267">
        <w:t xml:space="preserve">Fokkema, M. (2017). Fitting prediction rule ensembles with R package pre. </w:t>
      </w:r>
      <w:r w:rsidRPr="00640267">
        <w:rPr>
          <w:i/>
        </w:rPr>
        <w:t>arXiv preprint arXiv:1707.07149</w:t>
      </w:r>
      <w:r w:rsidRPr="00640267">
        <w:t xml:space="preserve">. </w:t>
      </w:r>
    </w:p>
    <w:p w14:paraId="04FC8139" w14:textId="77777777" w:rsidR="00640267" w:rsidRPr="00640267" w:rsidRDefault="00640267" w:rsidP="00640267">
      <w:pPr>
        <w:pStyle w:val="EndNoteBibliography"/>
        <w:spacing w:after="0"/>
        <w:ind w:left="720" w:hanging="720"/>
        <w:rPr>
          <w:rtl/>
        </w:rPr>
      </w:pPr>
      <w:r w:rsidRPr="00640267">
        <w:t xml:space="preserve">Friedman, J. H. (2001). Greedy function approximation: a gradient boosting machine. </w:t>
      </w:r>
      <w:r w:rsidRPr="00640267">
        <w:rPr>
          <w:i/>
        </w:rPr>
        <w:t>Annals of statistics</w:t>
      </w:r>
      <w:r w:rsidRPr="00640267">
        <w:t xml:space="preserve">, 1189-1232. </w:t>
      </w:r>
    </w:p>
    <w:p w14:paraId="65F61B1B" w14:textId="77777777" w:rsidR="00640267" w:rsidRPr="00640267" w:rsidRDefault="00640267" w:rsidP="00640267">
      <w:pPr>
        <w:pStyle w:val="EndNoteBibliography"/>
        <w:spacing w:after="0"/>
        <w:ind w:left="720" w:hanging="720"/>
        <w:rPr>
          <w:rtl/>
        </w:rPr>
      </w:pPr>
      <w:r w:rsidRPr="00640267">
        <w:t>Friedman, J. H., &amp;</w:t>
      </w:r>
      <w:r w:rsidRPr="00640267">
        <w:rPr>
          <w:rtl/>
        </w:rPr>
        <w:t xml:space="preserve"> </w:t>
      </w:r>
      <w:r w:rsidRPr="00640267">
        <w:t xml:space="preserve">Popescu, B. E. (2008). Predictive learning via rule ensembles. </w:t>
      </w:r>
    </w:p>
    <w:p w14:paraId="2D7ACBE0" w14:textId="77777777" w:rsidR="00640267" w:rsidRPr="00640267" w:rsidRDefault="00640267" w:rsidP="00640267">
      <w:pPr>
        <w:pStyle w:val="EndNoteBibliography"/>
        <w:spacing w:after="0"/>
        <w:ind w:left="720" w:hanging="720"/>
        <w:rPr>
          <w:rtl/>
        </w:rPr>
      </w:pPr>
      <w:r w:rsidRPr="00640267">
        <w:t xml:space="preserve">Fürnkranz, J., Gamberger, D., &amp; Lavrač, N. (2012). </w:t>
      </w:r>
      <w:r w:rsidRPr="00640267">
        <w:rPr>
          <w:i/>
        </w:rPr>
        <w:t>Foundations of rule learning</w:t>
      </w:r>
      <w:r w:rsidRPr="00640267">
        <w:t>: Springer Science &amp; Business Media.</w:t>
      </w:r>
    </w:p>
    <w:p w14:paraId="5AEC2DE2" w14:textId="77777777" w:rsidR="00640267" w:rsidRPr="00640267" w:rsidRDefault="00640267" w:rsidP="00640267">
      <w:pPr>
        <w:pStyle w:val="EndNoteBibliography"/>
        <w:spacing w:after="0"/>
        <w:ind w:left="720" w:hanging="720"/>
        <w:rPr>
          <w:rtl/>
        </w:rPr>
      </w:pPr>
      <w:r w:rsidRPr="00640267">
        <w:lastRenderedPageBreak/>
        <w:t>Goldstein, A., Kapelner, A., Bleich, J., &amp; Kapelner, M. A. (2017). Package</w:t>
      </w:r>
      <w:r w:rsidRPr="00640267">
        <w:rPr>
          <w:rtl/>
        </w:rPr>
        <w:t xml:space="preserve"> ‘</w:t>
      </w:r>
      <w:r w:rsidRPr="00640267">
        <w:t xml:space="preserve">ICEbox’. </w:t>
      </w:r>
    </w:p>
    <w:p w14:paraId="31A92B51" w14:textId="77777777" w:rsidR="00640267" w:rsidRPr="00640267" w:rsidRDefault="00640267" w:rsidP="00640267">
      <w:pPr>
        <w:pStyle w:val="EndNoteBibliography"/>
        <w:spacing w:after="0"/>
        <w:ind w:left="720" w:hanging="720"/>
        <w:rPr>
          <w:rtl/>
        </w:rPr>
      </w:pPr>
      <w:r w:rsidRPr="00640267">
        <w:t xml:space="preserve">Goldstein, A., Kapelner, A., Bleich, J., &amp; Pitkin, E. (2015). Peeking inside the black box: Visualizing statistical learning with plots of individual conditional expectation. </w:t>
      </w:r>
      <w:r w:rsidRPr="00640267">
        <w:rPr>
          <w:i/>
        </w:rPr>
        <w:t>Journal of Computational and Graphical Statistics, 24</w:t>
      </w:r>
      <w:r w:rsidRPr="00640267">
        <w:t xml:space="preserve">(1), 44-65. </w:t>
      </w:r>
    </w:p>
    <w:p w14:paraId="41EF91B3" w14:textId="77777777" w:rsidR="00640267" w:rsidRPr="00640267" w:rsidRDefault="00640267" w:rsidP="00640267">
      <w:pPr>
        <w:pStyle w:val="EndNoteBibliography"/>
        <w:spacing w:after="0"/>
        <w:ind w:left="720" w:hanging="720"/>
        <w:rPr>
          <w:rtl/>
        </w:rPr>
      </w:pPr>
      <w:r w:rsidRPr="00640267">
        <w:t xml:space="preserve">Greenwell, B. M., Boehmke, B. C., &amp; McCarthy, A. J. (2018). A simple and effective model-based variable importance measure. </w:t>
      </w:r>
      <w:r w:rsidRPr="00640267">
        <w:rPr>
          <w:i/>
        </w:rPr>
        <w:t>arXiv preprint arXiv:1805.04755</w:t>
      </w:r>
      <w:r w:rsidRPr="00640267">
        <w:t xml:space="preserve">. </w:t>
      </w:r>
    </w:p>
    <w:p w14:paraId="1EB5609D" w14:textId="77777777" w:rsidR="00640267" w:rsidRPr="00640267" w:rsidRDefault="00640267" w:rsidP="00640267">
      <w:pPr>
        <w:pStyle w:val="EndNoteBibliography"/>
        <w:spacing w:after="0"/>
        <w:ind w:left="720" w:hanging="720"/>
        <w:rPr>
          <w:rtl/>
        </w:rPr>
      </w:pPr>
      <w:r w:rsidRPr="00640267">
        <w:t xml:space="preserve">Grömping, U. (2020). Model-agnostic effects plots for interpreting machine learning models. </w:t>
      </w:r>
      <w:r w:rsidRPr="00640267">
        <w:rPr>
          <w:i/>
        </w:rPr>
        <w:t>Reports</w:t>
      </w:r>
      <w:r w:rsidRPr="00640267">
        <w:rPr>
          <w:i/>
          <w:rtl/>
        </w:rPr>
        <w:t xml:space="preserve"> </w:t>
      </w:r>
      <w:r w:rsidRPr="00640267">
        <w:rPr>
          <w:i/>
        </w:rPr>
        <w:t>in Mathematics, Physics and Chemistry, Department II, Beuth University of Applied Sciences Berlin Report, 1</w:t>
      </w:r>
      <w:r w:rsidRPr="00640267">
        <w:t xml:space="preserve">, 2020. </w:t>
      </w:r>
    </w:p>
    <w:p w14:paraId="2F481FAF" w14:textId="77777777" w:rsidR="00640267" w:rsidRPr="00640267" w:rsidRDefault="00640267" w:rsidP="00640267">
      <w:pPr>
        <w:pStyle w:val="EndNoteBibliography"/>
        <w:spacing w:after="0"/>
        <w:ind w:left="720" w:hanging="720"/>
        <w:rPr>
          <w:rtl/>
        </w:rPr>
      </w:pPr>
      <w:r w:rsidRPr="00640267">
        <w:t xml:space="preserve">Gurumoorthy, K. S., Dhurandhar, A., Cecchi, G., &amp; Aggarwal, C. (2019). </w:t>
      </w:r>
      <w:r w:rsidRPr="00640267">
        <w:rPr>
          <w:i/>
        </w:rPr>
        <w:t>Efficient data representation by selecting prototypes with importance weights.</w:t>
      </w:r>
      <w:r w:rsidRPr="00640267">
        <w:t xml:space="preserve"> Paper presented at the 2019 IEEE International Conference on Data Mining (ICDM).</w:t>
      </w:r>
    </w:p>
    <w:p w14:paraId="7CF43C56" w14:textId="77777777" w:rsidR="00640267" w:rsidRPr="00640267" w:rsidRDefault="00640267" w:rsidP="00640267">
      <w:pPr>
        <w:pStyle w:val="EndNoteBibliography"/>
        <w:spacing w:after="0"/>
        <w:ind w:left="720" w:hanging="720"/>
        <w:rPr>
          <w:rtl/>
        </w:rPr>
      </w:pPr>
      <w:r w:rsidRPr="00640267">
        <w:t>Hastie, T. (2009). The Elements of Statistical Learning Edited by Hastie T, Tibshirani R, Friedman J: Springer New York:.</w:t>
      </w:r>
    </w:p>
    <w:p w14:paraId="40BB9F2F" w14:textId="77777777" w:rsidR="00640267" w:rsidRPr="00640267" w:rsidRDefault="00640267" w:rsidP="00640267">
      <w:pPr>
        <w:pStyle w:val="EndNoteBibliography"/>
        <w:spacing w:after="0"/>
        <w:ind w:left="720" w:hanging="720"/>
        <w:rPr>
          <w:rtl/>
        </w:rPr>
      </w:pPr>
      <w:r w:rsidRPr="00640267">
        <w:t>Hastie, T., Tibshirani, R., Friedman, J.</w:t>
      </w:r>
      <w:r w:rsidRPr="00640267">
        <w:rPr>
          <w:rtl/>
        </w:rPr>
        <w:t xml:space="preserve"> </w:t>
      </w:r>
      <w:r w:rsidRPr="00640267">
        <w:t xml:space="preserve">H., &amp; Friedman, J. H. (2009). </w:t>
      </w:r>
      <w:r w:rsidRPr="00640267">
        <w:rPr>
          <w:i/>
        </w:rPr>
        <w:t>The elements of statistical learning: data mining, inference, and prediction</w:t>
      </w:r>
      <w:r w:rsidRPr="00640267">
        <w:t xml:space="preserve"> (Vol. 2): Springer.</w:t>
      </w:r>
    </w:p>
    <w:p w14:paraId="78D6B64C" w14:textId="77777777" w:rsidR="00640267" w:rsidRPr="00640267" w:rsidRDefault="00640267" w:rsidP="00640267">
      <w:pPr>
        <w:pStyle w:val="EndNoteBibliography"/>
        <w:spacing w:after="0"/>
        <w:ind w:left="720" w:hanging="720"/>
        <w:rPr>
          <w:rtl/>
        </w:rPr>
      </w:pPr>
      <w:r w:rsidRPr="00640267">
        <w:t xml:space="preserve">Heider, F., &amp; Simmel, M. (1944). An experimental study of apparent behavior. </w:t>
      </w:r>
      <w:r w:rsidRPr="00640267">
        <w:rPr>
          <w:i/>
        </w:rPr>
        <w:t>The American journal of psychology, 57</w:t>
      </w:r>
      <w:r w:rsidRPr="00640267">
        <w:t>(2), 243-259</w:t>
      </w:r>
      <w:r w:rsidRPr="00640267">
        <w:rPr>
          <w:rtl/>
        </w:rPr>
        <w:t xml:space="preserve">. </w:t>
      </w:r>
    </w:p>
    <w:p w14:paraId="601C74D9" w14:textId="77777777" w:rsidR="00640267" w:rsidRPr="00640267" w:rsidRDefault="00640267" w:rsidP="00640267">
      <w:pPr>
        <w:pStyle w:val="EndNoteBibliography"/>
        <w:spacing w:after="0"/>
        <w:ind w:left="720" w:hanging="720"/>
        <w:rPr>
          <w:rtl/>
        </w:rPr>
      </w:pPr>
      <w:r w:rsidRPr="00640267">
        <w:t xml:space="preserve">Holte, R. C. (1993). Very simple classification rules perform well on most commonly used datasets. </w:t>
      </w:r>
      <w:r w:rsidRPr="00640267">
        <w:rPr>
          <w:i/>
        </w:rPr>
        <w:t>Machine learning, 11</w:t>
      </w:r>
      <w:r w:rsidRPr="00640267">
        <w:t xml:space="preserve">, 63-90. </w:t>
      </w:r>
    </w:p>
    <w:p w14:paraId="3EBB90C2" w14:textId="77777777" w:rsidR="00640267" w:rsidRPr="00640267" w:rsidRDefault="00640267" w:rsidP="00640267">
      <w:pPr>
        <w:pStyle w:val="EndNoteBibliography"/>
        <w:spacing w:after="0"/>
        <w:ind w:left="720" w:hanging="720"/>
        <w:rPr>
          <w:rtl/>
        </w:rPr>
      </w:pPr>
      <w:r w:rsidRPr="00640267">
        <w:t xml:space="preserve">Hooker, G. (2004). </w:t>
      </w:r>
      <w:r w:rsidRPr="00640267">
        <w:rPr>
          <w:i/>
        </w:rPr>
        <w:t>Discovering additive structure in black box functions.</w:t>
      </w:r>
      <w:r w:rsidRPr="00640267">
        <w:t xml:space="preserve"> Paper presented at the Proceedings of the tenth ACM SIGKDD international conference on Knowledge discovery and data mining.</w:t>
      </w:r>
    </w:p>
    <w:p w14:paraId="3CAD39D8" w14:textId="77777777" w:rsidR="00640267" w:rsidRPr="00640267" w:rsidRDefault="00640267" w:rsidP="00640267">
      <w:pPr>
        <w:pStyle w:val="EndNoteBibliography"/>
        <w:spacing w:after="0"/>
        <w:ind w:left="720" w:hanging="720"/>
        <w:rPr>
          <w:rtl/>
        </w:rPr>
      </w:pPr>
      <w:r w:rsidRPr="00640267">
        <w:t xml:space="preserve">Hooker, G. (2007). Generalized functional anova diagnostics for high-dimensional functions of dependent variables. </w:t>
      </w:r>
      <w:r w:rsidRPr="00640267">
        <w:rPr>
          <w:i/>
        </w:rPr>
        <w:t>Journal of Computational and Graphical Statistics, 16</w:t>
      </w:r>
      <w:r w:rsidRPr="00640267">
        <w:t>(3), 709-732</w:t>
      </w:r>
      <w:r w:rsidRPr="00640267">
        <w:rPr>
          <w:rtl/>
        </w:rPr>
        <w:t xml:space="preserve">. </w:t>
      </w:r>
    </w:p>
    <w:p w14:paraId="5C90E55D" w14:textId="77777777" w:rsidR="00640267" w:rsidRPr="00640267" w:rsidRDefault="00640267" w:rsidP="00640267">
      <w:pPr>
        <w:pStyle w:val="EndNoteBibliography"/>
        <w:spacing w:after="0"/>
        <w:ind w:left="720" w:hanging="720"/>
        <w:rPr>
          <w:rtl/>
        </w:rPr>
      </w:pPr>
      <w:r w:rsidRPr="00640267">
        <w:t xml:space="preserve">Inglis, A., Parnell, A., &amp; Hurley, C. B. (2022). Visualizing variable importance and variable interaction effects in machine learning models. </w:t>
      </w:r>
      <w:r w:rsidRPr="00640267">
        <w:rPr>
          <w:i/>
        </w:rPr>
        <w:t>Journal of Computational and Graphical Statistics, 31</w:t>
      </w:r>
      <w:r w:rsidRPr="00640267">
        <w:t xml:space="preserve">(3), 766-778. </w:t>
      </w:r>
    </w:p>
    <w:p w14:paraId="3DBC0F14" w14:textId="77777777" w:rsidR="00640267" w:rsidRPr="00640267" w:rsidRDefault="00640267" w:rsidP="00640267">
      <w:pPr>
        <w:pStyle w:val="EndNoteBibliography"/>
        <w:spacing w:after="0"/>
        <w:ind w:left="720" w:hanging="720"/>
        <w:rPr>
          <w:rtl/>
        </w:rPr>
      </w:pPr>
      <w:r w:rsidRPr="00640267">
        <w:t>Janzing, D., Minorics, L., &amp; Blöbaum, P. (</w:t>
      </w:r>
      <w:r w:rsidRPr="00640267">
        <w:rPr>
          <w:rtl/>
        </w:rPr>
        <w:t xml:space="preserve">2020). </w:t>
      </w:r>
      <w:r w:rsidRPr="00640267">
        <w:rPr>
          <w:i/>
        </w:rPr>
        <w:t>Feature relevance quantification in explainable AI: A causal problem.</w:t>
      </w:r>
      <w:r w:rsidRPr="00640267">
        <w:t xml:space="preserve"> Paper presented at the International Conference on artificial intelligence and statistics.</w:t>
      </w:r>
    </w:p>
    <w:p w14:paraId="729B5A7D" w14:textId="77777777" w:rsidR="00640267" w:rsidRPr="00640267" w:rsidRDefault="00640267" w:rsidP="00640267">
      <w:pPr>
        <w:pStyle w:val="EndNoteBibliography"/>
        <w:spacing w:after="0"/>
        <w:ind w:left="720" w:hanging="720"/>
        <w:rPr>
          <w:rtl/>
        </w:rPr>
      </w:pPr>
      <w:r w:rsidRPr="00640267">
        <w:t xml:space="preserve">Kahneman, D., &amp; Tversky, A. (1981). </w:t>
      </w:r>
      <w:r w:rsidRPr="00640267">
        <w:rPr>
          <w:i/>
        </w:rPr>
        <w:t>The simulation heuristic</w:t>
      </w:r>
      <w:r w:rsidRPr="00640267">
        <w:t>: National Technical Information Service.</w:t>
      </w:r>
    </w:p>
    <w:p w14:paraId="4CEB60A6" w14:textId="77777777" w:rsidR="00640267" w:rsidRPr="00640267" w:rsidRDefault="00640267" w:rsidP="00640267">
      <w:pPr>
        <w:pStyle w:val="EndNoteBibliography"/>
        <w:spacing w:after="0"/>
        <w:ind w:left="720" w:hanging="720"/>
        <w:rPr>
          <w:rtl/>
        </w:rPr>
      </w:pPr>
      <w:r w:rsidRPr="00640267">
        <w:t xml:space="preserve">Karimi, A.-H., Barthe, G., Balle, B., &amp; Valera, I. (2020). </w:t>
      </w:r>
      <w:r w:rsidRPr="00640267">
        <w:rPr>
          <w:i/>
        </w:rPr>
        <w:t>Model-agnostic counterfactual explanations for consequential decisions.</w:t>
      </w:r>
      <w:r w:rsidRPr="00640267">
        <w:t xml:space="preserve"> Paper presented at the International Conference on Artificial Intelligence and Statistics.</w:t>
      </w:r>
    </w:p>
    <w:p w14:paraId="7CE7A83A" w14:textId="77777777" w:rsidR="00640267" w:rsidRPr="00640267" w:rsidRDefault="00640267" w:rsidP="00640267">
      <w:pPr>
        <w:pStyle w:val="EndNoteBibliography"/>
        <w:spacing w:after="0"/>
        <w:ind w:left="720" w:hanging="720"/>
        <w:rPr>
          <w:rtl/>
        </w:rPr>
      </w:pPr>
      <w:r w:rsidRPr="00640267">
        <w:t>Kaufman, L., &amp; Rousseeuw, P. J. (1987). Clustering by means of Medoids. Statistical data analysis based on the L1–norm and related methods, edited by Y. Dodge: North-Holland.</w:t>
      </w:r>
    </w:p>
    <w:p w14:paraId="5E2DB6CC" w14:textId="77777777" w:rsidR="00640267" w:rsidRPr="00640267" w:rsidRDefault="00640267" w:rsidP="00640267">
      <w:pPr>
        <w:pStyle w:val="EndNoteBibliography"/>
        <w:spacing w:after="0"/>
        <w:ind w:left="720" w:hanging="720"/>
        <w:rPr>
          <w:rtl/>
        </w:rPr>
      </w:pPr>
      <w:r w:rsidRPr="00640267">
        <w:t xml:space="preserve">Kaufmann, E., &amp; Kalyanakrishnan, S. (2013). </w:t>
      </w:r>
      <w:r w:rsidRPr="00640267">
        <w:rPr>
          <w:i/>
        </w:rPr>
        <w:t>Information complexity in bandit subset selection.</w:t>
      </w:r>
      <w:r w:rsidRPr="00640267">
        <w:t xml:space="preserve"> Paper presented at the Conference on Learning Theory.</w:t>
      </w:r>
    </w:p>
    <w:p w14:paraId="1ACAA886" w14:textId="77777777" w:rsidR="00640267" w:rsidRPr="00640267" w:rsidRDefault="00640267" w:rsidP="00640267">
      <w:pPr>
        <w:pStyle w:val="EndNoteBibliography"/>
        <w:spacing w:after="0"/>
        <w:ind w:left="720" w:hanging="720"/>
        <w:rPr>
          <w:rtl/>
        </w:rPr>
      </w:pPr>
      <w:r w:rsidRPr="00640267">
        <w:t xml:space="preserve">Kim, B., Khanna, R., &amp; Koyejo, O. O. (2016). Examples are not enough, learn to criticize! criticism for interpretability. </w:t>
      </w:r>
      <w:r w:rsidRPr="00640267">
        <w:rPr>
          <w:i/>
        </w:rPr>
        <w:t>Advances in neural information processing systems, 29</w:t>
      </w:r>
      <w:r w:rsidRPr="00640267">
        <w:t xml:space="preserve">. </w:t>
      </w:r>
    </w:p>
    <w:p w14:paraId="6BAFCC2F" w14:textId="77777777" w:rsidR="00640267" w:rsidRPr="00640267" w:rsidRDefault="00640267" w:rsidP="00640267">
      <w:pPr>
        <w:pStyle w:val="EndNoteBibliography"/>
        <w:spacing w:after="0"/>
        <w:ind w:left="720" w:hanging="720"/>
        <w:rPr>
          <w:rtl/>
        </w:rPr>
      </w:pPr>
      <w:r w:rsidRPr="00640267">
        <w:t xml:space="preserve">Laugel, T., Lesot, M.-J., Marsala, C., Renard, X., &amp; Detyniecki, M. (2017). Inverse classification for comparison-based interpretability in machine learning. </w:t>
      </w:r>
      <w:r w:rsidRPr="00640267">
        <w:rPr>
          <w:i/>
        </w:rPr>
        <w:t>arXiv preprint arXiv:1712.08443</w:t>
      </w:r>
      <w:r w:rsidRPr="00640267">
        <w:t xml:space="preserve">. </w:t>
      </w:r>
    </w:p>
    <w:p w14:paraId="5239070E" w14:textId="77777777" w:rsidR="00640267" w:rsidRPr="00640267" w:rsidRDefault="00640267" w:rsidP="00640267">
      <w:pPr>
        <w:pStyle w:val="EndNoteBibliography"/>
        <w:spacing w:after="0"/>
        <w:ind w:left="720" w:hanging="720"/>
        <w:rPr>
          <w:rtl/>
        </w:rPr>
      </w:pPr>
      <w:r w:rsidRPr="00640267">
        <w:t xml:space="preserve">Letham, B., Rudin, C., McCormick, T. H., &amp; Madigan, D. (2015). Interpretable classifiers using rules and bayesian analysis: Building a better stroke prediction model. </w:t>
      </w:r>
    </w:p>
    <w:p w14:paraId="70D09826" w14:textId="77777777" w:rsidR="00640267" w:rsidRPr="00640267" w:rsidRDefault="00640267" w:rsidP="00640267">
      <w:pPr>
        <w:pStyle w:val="EndNoteBibliography"/>
        <w:spacing w:after="0"/>
        <w:ind w:left="720" w:hanging="720"/>
        <w:rPr>
          <w:rtl/>
        </w:rPr>
      </w:pPr>
      <w:r w:rsidRPr="00640267">
        <w:t xml:space="preserve">Lipton, P. (1990). Contrastive explanation. </w:t>
      </w:r>
      <w:r w:rsidRPr="00640267">
        <w:rPr>
          <w:i/>
        </w:rPr>
        <w:t>Royal Institute of Philosophy Supplements, 27</w:t>
      </w:r>
      <w:r w:rsidRPr="00640267">
        <w:t xml:space="preserve">, 247-266. </w:t>
      </w:r>
    </w:p>
    <w:p w14:paraId="0D69D182" w14:textId="77777777" w:rsidR="00640267" w:rsidRPr="00640267" w:rsidRDefault="00640267" w:rsidP="00640267">
      <w:pPr>
        <w:pStyle w:val="EndNoteBibliography"/>
        <w:spacing w:after="0"/>
        <w:ind w:left="720" w:hanging="720"/>
        <w:rPr>
          <w:rtl/>
        </w:rPr>
      </w:pPr>
      <w:r w:rsidRPr="00640267">
        <w:lastRenderedPageBreak/>
        <w:t xml:space="preserve">Lipton, Z. C. (2018). The mythos of model interpretability: In machine learning, the concept of interpretability is both important and slippery. </w:t>
      </w:r>
      <w:r w:rsidRPr="00640267">
        <w:rPr>
          <w:i/>
        </w:rPr>
        <w:t>Queue, 16</w:t>
      </w:r>
      <w:r w:rsidRPr="00640267">
        <w:t xml:space="preserve">(3), 31-57. </w:t>
      </w:r>
    </w:p>
    <w:p w14:paraId="2F972AB0" w14:textId="77777777" w:rsidR="00640267" w:rsidRPr="00640267" w:rsidRDefault="00640267" w:rsidP="00640267">
      <w:pPr>
        <w:pStyle w:val="EndNoteBibliography"/>
        <w:spacing w:after="0"/>
        <w:ind w:left="720" w:hanging="720"/>
        <w:rPr>
          <w:rtl/>
        </w:rPr>
      </w:pPr>
      <w:r w:rsidRPr="00640267">
        <w:t xml:space="preserve">Lundberg, S. M., Erion, G. G., &amp; Lee, S.-I. (2018). Consistent individualized feature attribution for tree ensembles. </w:t>
      </w:r>
      <w:r w:rsidRPr="00640267">
        <w:rPr>
          <w:i/>
        </w:rPr>
        <w:t>arXiv preprint arXiv:1802.03888</w:t>
      </w:r>
      <w:r w:rsidRPr="00640267">
        <w:t xml:space="preserve">. </w:t>
      </w:r>
    </w:p>
    <w:p w14:paraId="554D8032" w14:textId="77777777" w:rsidR="00640267" w:rsidRPr="00640267" w:rsidRDefault="00640267" w:rsidP="00640267">
      <w:pPr>
        <w:pStyle w:val="EndNoteBibliography"/>
        <w:spacing w:after="0"/>
        <w:ind w:left="720" w:hanging="720"/>
        <w:rPr>
          <w:rtl/>
        </w:rPr>
      </w:pPr>
      <w:r w:rsidRPr="00640267">
        <w:t>Lundberg, S</w:t>
      </w:r>
      <w:r w:rsidRPr="00640267">
        <w:rPr>
          <w:rtl/>
        </w:rPr>
        <w:t xml:space="preserve">. </w:t>
      </w:r>
      <w:r w:rsidRPr="00640267">
        <w:t xml:space="preserve">M., &amp; Lee, S.-I. (2017). A unified approach to interpreting model predictions. </w:t>
      </w:r>
      <w:r w:rsidRPr="00640267">
        <w:rPr>
          <w:i/>
        </w:rPr>
        <w:t>Advances in neural information processing systems, 30</w:t>
      </w:r>
      <w:r w:rsidRPr="00640267">
        <w:t xml:space="preserve">. </w:t>
      </w:r>
    </w:p>
    <w:p w14:paraId="193BEB56" w14:textId="77777777" w:rsidR="00640267" w:rsidRPr="00640267" w:rsidRDefault="00640267" w:rsidP="00640267">
      <w:pPr>
        <w:pStyle w:val="EndNoteBibliography"/>
        <w:spacing w:after="0"/>
        <w:ind w:left="720" w:hanging="720"/>
        <w:rPr>
          <w:rtl/>
        </w:rPr>
      </w:pPr>
      <w:r w:rsidRPr="00640267">
        <w:t xml:space="preserve">Miller, T. (2019). Explanation in artificial intelligence: Insights from the social sciences. </w:t>
      </w:r>
      <w:r w:rsidRPr="00640267">
        <w:rPr>
          <w:i/>
        </w:rPr>
        <w:t>Artificial intelligence,</w:t>
      </w:r>
      <w:r w:rsidRPr="00640267">
        <w:rPr>
          <w:i/>
          <w:rtl/>
        </w:rPr>
        <w:t xml:space="preserve"> 267</w:t>
      </w:r>
      <w:r w:rsidRPr="00640267">
        <w:rPr>
          <w:rtl/>
        </w:rPr>
        <w:t xml:space="preserve">, 1-38. </w:t>
      </w:r>
    </w:p>
    <w:p w14:paraId="2AC00EAC" w14:textId="77777777" w:rsidR="00640267" w:rsidRPr="00640267" w:rsidRDefault="00640267" w:rsidP="00640267">
      <w:pPr>
        <w:pStyle w:val="EndNoteBibliography"/>
        <w:spacing w:after="0"/>
        <w:ind w:left="720" w:hanging="720"/>
        <w:rPr>
          <w:rtl/>
        </w:rPr>
      </w:pPr>
      <w:r w:rsidRPr="00640267">
        <w:t xml:space="preserve">Mothilal, R. K., Sharma, A., &amp; Tan, C. (2020). </w:t>
      </w:r>
      <w:r w:rsidRPr="00640267">
        <w:rPr>
          <w:i/>
        </w:rPr>
        <w:t>Explaining machine learning classifiers through diverse counterfactual explanations.</w:t>
      </w:r>
      <w:r w:rsidRPr="00640267">
        <w:t xml:space="preserve"> Paper presented at the Proceedings of the 2020 conference on fairness, accountability, and transparency.</w:t>
      </w:r>
    </w:p>
    <w:p w14:paraId="24FF9A74" w14:textId="77777777" w:rsidR="00640267" w:rsidRPr="00640267" w:rsidRDefault="00640267" w:rsidP="00640267">
      <w:pPr>
        <w:pStyle w:val="EndNoteBibliography"/>
        <w:spacing w:after="0"/>
        <w:ind w:left="720" w:hanging="720"/>
        <w:rPr>
          <w:rtl/>
        </w:rPr>
      </w:pPr>
      <w:r w:rsidRPr="00640267">
        <w:t xml:space="preserve">Murdoch, W. J., Singh, C., Kumbier, K., Abbasi-Asl, R., &amp; Yu, B. (2019). Definitions, methods, and applications in interpretable machine learning. </w:t>
      </w:r>
      <w:r w:rsidRPr="00640267">
        <w:rPr>
          <w:i/>
        </w:rPr>
        <w:t>Proceedings of the National Academy of Sciences, 116</w:t>
      </w:r>
      <w:r w:rsidRPr="00640267">
        <w:t xml:space="preserve">(44), 22071-22080. </w:t>
      </w:r>
    </w:p>
    <w:p w14:paraId="7CD50FEE" w14:textId="77777777" w:rsidR="00640267" w:rsidRPr="00640267" w:rsidRDefault="00640267" w:rsidP="00640267">
      <w:pPr>
        <w:pStyle w:val="EndNoteBibliography"/>
        <w:spacing w:after="0"/>
        <w:ind w:left="720" w:hanging="720"/>
        <w:rPr>
          <w:rtl/>
        </w:rPr>
      </w:pPr>
      <w:r w:rsidRPr="00640267">
        <w:t xml:space="preserve">Nickerson, R. S. (1998). Confirmation bias: A ubiquitous phenomenon in many guises. </w:t>
      </w:r>
      <w:r w:rsidRPr="00640267">
        <w:rPr>
          <w:i/>
        </w:rPr>
        <w:t>Review of general psychology, 2</w:t>
      </w:r>
      <w:r w:rsidRPr="00640267">
        <w:t xml:space="preserve">(2), 175-220. </w:t>
      </w:r>
    </w:p>
    <w:p w14:paraId="14D11BB8" w14:textId="77777777" w:rsidR="00640267" w:rsidRPr="00640267" w:rsidRDefault="00640267" w:rsidP="00640267">
      <w:pPr>
        <w:pStyle w:val="EndNoteBibliography"/>
        <w:spacing w:after="0"/>
        <w:ind w:left="720" w:hanging="720"/>
        <w:rPr>
          <w:rtl/>
        </w:rPr>
      </w:pPr>
      <w:r w:rsidRPr="00640267">
        <w:t xml:space="preserve">Ribeiro, M. T., Singh, S., &amp; Guestrin, C. (2016a). Model-agnostic interpretability of machine learning. </w:t>
      </w:r>
      <w:r w:rsidRPr="00640267">
        <w:rPr>
          <w:i/>
        </w:rPr>
        <w:t>arXiv preprint arXiv:1606.05386</w:t>
      </w:r>
      <w:r w:rsidRPr="00640267">
        <w:t xml:space="preserve">. </w:t>
      </w:r>
    </w:p>
    <w:p w14:paraId="352117DE" w14:textId="77777777" w:rsidR="00640267" w:rsidRPr="00640267" w:rsidRDefault="00640267" w:rsidP="00640267">
      <w:pPr>
        <w:pStyle w:val="EndNoteBibliography"/>
        <w:spacing w:after="0"/>
        <w:ind w:left="720" w:hanging="720"/>
        <w:rPr>
          <w:rtl/>
        </w:rPr>
      </w:pPr>
      <w:r w:rsidRPr="00640267">
        <w:t>Ribeiro, M. T., Singh, S., &amp;</w:t>
      </w:r>
      <w:r w:rsidRPr="00640267">
        <w:rPr>
          <w:rtl/>
        </w:rPr>
        <w:t xml:space="preserve"> </w:t>
      </w:r>
      <w:r w:rsidRPr="00640267">
        <w:t xml:space="preserve">Guestrin, C. (2016b). </w:t>
      </w:r>
      <w:r w:rsidRPr="00640267">
        <w:rPr>
          <w:i/>
        </w:rPr>
        <w:t>" Why should i trust you?" Explaining the predictions of any classifier.</w:t>
      </w:r>
      <w:r w:rsidRPr="00640267">
        <w:t xml:space="preserve"> Paper presented at the Proceedings of the 22nd ACM SIGKDD international conference on knowledge discovery and data mining.</w:t>
      </w:r>
    </w:p>
    <w:p w14:paraId="519D7810" w14:textId="77777777" w:rsidR="00640267" w:rsidRPr="00640267" w:rsidRDefault="00640267" w:rsidP="00640267">
      <w:pPr>
        <w:pStyle w:val="EndNoteBibliography"/>
        <w:spacing w:after="0"/>
        <w:ind w:left="720" w:hanging="720"/>
        <w:rPr>
          <w:rtl/>
        </w:rPr>
      </w:pPr>
      <w:r w:rsidRPr="00640267">
        <w:t xml:space="preserve">Ribeiro, M. T., Singh, S., &amp; Guestrin, C. (2018). </w:t>
      </w:r>
      <w:r w:rsidRPr="00640267">
        <w:rPr>
          <w:i/>
        </w:rPr>
        <w:t>Anchors: High-precision model-agnostic explanations.</w:t>
      </w:r>
      <w:r w:rsidRPr="00640267">
        <w:t xml:space="preserve"> Paper presented at the Proceedings of the AAAI conference on artificial intelligence.</w:t>
      </w:r>
    </w:p>
    <w:p w14:paraId="2113E48B" w14:textId="77777777" w:rsidR="00640267" w:rsidRPr="00640267" w:rsidRDefault="00640267" w:rsidP="00640267">
      <w:pPr>
        <w:pStyle w:val="EndNoteBibliography"/>
        <w:spacing w:after="0"/>
        <w:ind w:left="720" w:hanging="720"/>
        <w:rPr>
          <w:rtl/>
        </w:rPr>
      </w:pPr>
      <w:r w:rsidRPr="00640267">
        <w:t xml:space="preserve">Robnik-Šikonja, M., &amp; Bohanec, M. (2018). Perturbation-based explanations of prediction models. </w:t>
      </w:r>
      <w:r w:rsidRPr="00640267">
        <w:rPr>
          <w:i/>
        </w:rPr>
        <w:t>Human and Machine Learning: Visible, Explainable, Trustworthy and Transparent</w:t>
      </w:r>
      <w:r w:rsidRPr="00640267">
        <w:t xml:space="preserve">, 159-175. </w:t>
      </w:r>
    </w:p>
    <w:p w14:paraId="13335D19" w14:textId="77777777" w:rsidR="00640267" w:rsidRPr="00640267" w:rsidRDefault="00640267" w:rsidP="00640267">
      <w:pPr>
        <w:pStyle w:val="EndNoteBibliography"/>
        <w:spacing w:after="0"/>
        <w:ind w:left="720" w:hanging="720"/>
        <w:rPr>
          <w:rtl/>
        </w:rPr>
      </w:pPr>
      <w:r w:rsidRPr="00640267">
        <w:t>Shapley, L. S. (1953). A value for n-person games. Contributions to the Theory of Games 2, 28 (1953), 307–317.</w:t>
      </w:r>
    </w:p>
    <w:p w14:paraId="34874F31" w14:textId="77777777" w:rsidR="00640267" w:rsidRPr="00640267" w:rsidRDefault="00640267" w:rsidP="00640267">
      <w:pPr>
        <w:pStyle w:val="EndNoteBibliography"/>
        <w:spacing w:after="0"/>
        <w:ind w:left="720" w:hanging="720"/>
        <w:rPr>
          <w:rtl/>
        </w:rPr>
      </w:pPr>
      <w:r w:rsidRPr="00640267">
        <w:t>Slack, D., Hilgard, S., Jia, E., Singh, S., &amp; Lakkaraju, H. (</w:t>
      </w:r>
      <w:r w:rsidRPr="00640267">
        <w:rPr>
          <w:rtl/>
        </w:rPr>
        <w:t xml:space="preserve">2020). </w:t>
      </w:r>
      <w:r w:rsidRPr="00640267">
        <w:rPr>
          <w:i/>
        </w:rPr>
        <w:t>Fooling lime and shap: Adversarial attacks on post hoc explanation methods.</w:t>
      </w:r>
      <w:r w:rsidRPr="00640267">
        <w:t xml:space="preserve"> Paper presented at the Proceedings of the AAAI/ACM Conference on AI, Ethics, and Society.</w:t>
      </w:r>
    </w:p>
    <w:p w14:paraId="45F5CCBD" w14:textId="77777777" w:rsidR="00640267" w:rsidRPr="00640267" w:rsidRDefault="00640267" w:rsidP="00640267">
      <w:pPr>
        <w:pStyle w:val="EndNoteBibliography"/>
        <w:spacing w:after="0"/>
        <w:ind w:left="720" w:hanging="720"/>
        <w:rPr>
          <w:rtl/>
        </w:rPr>
      </w:pPr>
      <w:r w:rsidRPr="00640267">
        <w:t xml:space="preserve">Staniak, M., &amp; Biecek, P. (2018). Explanations of model predictions with live and breakDown packages. </w:t>
      </w:r>
      <w:r w:rsidRPr="00640267">
        <w:rPr>
          <w:i/>
        </w:rPr>
        <w:t>arXiv preprint arXiv:1804.01955</w:t>
      </w:r>
      <w:r w:rsidRPr="00640267">
        <w:t xml:space="preserve">. </w:t>
      </w:r>
    </w:p>
    <w:p w14:paraId="01BC4282" w14:textId="77777777" w:rsidR="00640267" w:rsidRPr="00640267" w:rsidRDefault="00640267" w:rsidP="00640267">
      <w:pPr>
        <w:pStyle w:val="EndNoteBibliography"/>
        <w:spacing w:after="0"/>
        <w:ind w:left="720" w:hanging="720"/>
        <w:rPr>
          <w:rtl/>
        </w:rPr>
      </w:pPr>
      <w:r w:rsidRPr="00640267">
        <w:t xml:space="preserve">Štrumbelj, E., &amp; Kononenko, I. (2011). </w:t>
      </w:r>
      <w:r w:rsidRPr="00640267">
        <w:rPr>
          <w:i/>
        </w:rPr>
        <w:t>A general method for visualizing and explaining black-box regression models.</w:t>
      </w:r>
      <w:r w:rsidRPr="00640267">
        <w:t xml:space="preserve"> Paper presented at the Adaptive and Natural Computing Algorithms: 10th International Conference, ICANNGA 2011, Ljubljana, Slovenia, April 14-16, 2011, Proceedings, Part II 10.</w:t>
      </w:r>
    </w:p>
    <w:p w14:paraId="2E503285" w14:textId="77777777" w:rsidR="00640267" w:rsidRPr="00640267" w:rsidRDefault="00640267" w:rsidP="00640267">
      <w:pPr>
        <w:pStyle w:val="EndNoteBibliography"/>
        <w:spacing w:after="0"/>
        <w:ind w:left="720" w:hanging="720"/>
        <w:rPr>
          <w:rtl/>
        </w:rPr>
      </w:pPr>
      <w:r w:rsidRPr="00640267">
        <w:t xml:space="preserve">Štrumbelj, E., &amp; Kononenko, I. (2014). Explaining prediction models and individual predictions with feature contributions. </w:t>
      </w:r>
      <w:r w:rsidRPr="00640267">
        <w:rPr>
          <w:i/>
        </w:rPr>
        <w:t>Knowledge and information systems, 41</w:t>
      </w:r>
      <w:r w:rsidRPr="00640267">
        <w:t>, 64</w:t>
      </w:r>
      <w:r w:rsidRPr="00640267">
        <w:rPr>
          <w:rtl/>
        </w:rPr>
        <w:t xml:space="preserve">7-665. </w:t>
      </w:r>
    </w:p>
    <w:p w14:paraId="55AEE21F" w14:textId="77777777" w:rsidR="00640267" w:rsidRPr="00640267" w:rsidRDefault="00640267" w:rsidP="00640267">
      <w:pPr>
        <w:pStyle w:val="EndNoteBibliography"/>
        <w:spacing w:after="0"/>
        <w:ind w:left="720" w:hanging="720"/>
        <w:rPr>
          <w:rtl/>
        </w:rPr>
      </w:pPr>
      <w:r w:rsidRPr="00640267">
        <w:t xml:space="preserve">Sundararajan, M., &amp; Najmi, A. (2020). </w:t>
      </w:r>
      <w:r w:rsidRPr="00640267">
        <w:rPr>
          <w:i/>
        </w:rPr>
        <w:t>The many Shapley values for model explanation.</w:t>
      </w:r>
      <w:r w:rsidRPr="00640267">
        <w:t xml:space="preserve"> Paper presented at the International conference on machine learning.</w:t>
      </w:r>
    </w:p>
    <w:p w14:paraId="3125ACE2" w14:textId="77777777" w:rsidR="00640267" w:rsidRPr="00640267" w:rsidRDefault="00640267" w:rsidP="00640267">
      <w:pPr>
        <w:pStyle w:val="EndNoteBibliography"/>
        <w:spacing w:after="0"/>
        <w:ind w:left="720" w:hanging="720"/>
        <w:rPr>
          <w:rtl/>
        </w:rPr>
      </w:pPr>
      <w:r w:rsidRPr="00640267">
        <w:t xml:space="preserve">Van Looveren, A., &amp; Klaise, J. (2021). </w:t>
      </w:r>
      <w:r w:rsidRPr="00640267">
        <w:rPr>
          <w:i/>
        </w:rPr>
        <w:t>Interpretable counterfactual explanations guided by prototypes.</w:t>
      </w:r>
      <w:r w:rsidRPr="00640267">
        <w:t xml:space="preserve"> Paper presented at the Joint European Conference on Machine Learning and Knowledge Discovery in Databases.</w:t>
      </w:r>
    </w:p>
    <w:p w14:paraId="0D6629FB" w14:textId="77777777" w:rsidR="00640267" w:rsidRPr="00640267" w:rsidRDefault="00640267" w:rsidP="00640267">
      <w:pPr>
        <w:pStyle w:val="EndNoteBibliography"/>
        <w:spacing w:after="0"/>
        <w:ind w:left="720" w:hanging="720"/>
        <w:rPr>
          <w:rtl/>
        </w:rPr>
      </w:pPr>
      <w:r w:rsidRPr="00640267">
        <w:t>Wachter, S., Mittelstadt, B., &amp; Russell, C. (2017). Counterfactual explanations without opening the black box: Automated decisions and the</w:t>
      </w:r>
      <w:r w:rsidRPr="00640267">
        <w:rPr>
          <w:rtl/>
        </w:rPr>
        <w:t xml:space="preserve"> </w:t>
      </w:r>
      <w:r w:rsidRPr="00640267">
        <w:t xml:space="preserve">GDPR. </w:t>
      </w:r>
      <w:r w:rsidRPr="00640267">
        <w:rPr>
          <w:i/>
        </w:rPr>
        <w:t>Harv. JL &amp; Tech., 31</w:t>
      </w:r>
      <w:r w:rsidRPr="00640267">
        <w:t xml:space="preserve">, 841. </w:t>
      </w:r>
    </w:p>
    <w:p w14:paraId="2365276D" w14:textId="77777777" w:rsidR="00640267" w:rsidRPr="00640267" w:rsidRDefault="00640267" w:rsidP="00640267">
      <w:pPr>
        <w:pStyle w:val="EndNoteBibliography"/>
        <w:spacing w:after="0"/>
        <w:ind w:left="720" w:hanging="720"/>
        <w:rPr>
          <w:rtl/>
        </w:rPr>
      </w:pPr>
      <w:r w:rsidRPr="00640267">
        <w:t xml:space="preserve">Wei, P., Lu, Z., &amp; Song, J. (2015). Variable importance analysis: A comprehensive review. </w:t>
      </w:r>
      <w:r w:rsidRPr="00640267">
        <w:rPr>
          <w:i/>
        </w:rPr>
        <w:t>Reliability Engineering &amp; System Safety, 142</w:t>
      </w:r>
      <w:r w:rsidRPr="00640267">
        <w:t xml:space="preserve">, 399-432. </w:t>
      </w:r>
    </w:p>
    <w:p w14:paraId="7AA63EA3" w14:textId="77777777" w:rsidR="00640267" w:rsidRPr="00640267" w:rsidRDefault="00640267" w:rsidP="00640267">
      <w:pPr>
        <w:pStyle w:val="EndNoteBibliography"/>
        <w:spacing w:after="0"/>
        <w:ind w:left="720" w:hanging="720"/>
        <w:rPr>
          <w:rtl/>
        </w:rPr>
      </w:pPr>
      <w:r w:rsidRPr="00640267">
        <w:lastRenderedPageBreak/>
        <w:t xml:space="preserve">Yang, H., Rudin, C., &amp; Seltzer, M. (2017). </w:t>
      </w:r>
      <w:r w:rsidRPr="00640267">
        <w:rPr>
          <w:i/>
        </w:rPr>
        <w:t>Scalable Bayesian rule lists.</w:t>
      </w:r>
      <w:r w:rsidRPr="00640267">
        <w:t xml:space="preserve"> Paper presented at the International conference on machine learning.</w:t>
      </w:r>
    </w:p>
    <w:p w14:paraId="56BDDC57" w14:textId="77777777" w:rsidR="00640267" w:rsidRPr="00640267" w:rsidRDefault="00640267" w:rsidP="00640267">
      <w:pPr>
        <w:pStyle w:val="EndNoteBibliography"/>
        <w:ind w:left="720" w:hanging="720"/>
        <w:rPr>
          <w:rtl/>
        </w:rPr>
      </w:pPr>
      <w:r w:rsidRPr="00640267">
        <w:t xml:space="preserve">Zhao, Q., &amp; Hastie, T. (2021). Causal interpretations of black-box models. </w:t>
      </w:r>
      <w:r w:rsidRPr="00640267">
        <w:rPr>
          <w:i/>
        </w:rPr>
        <w:t>Journal of Business &amp; Economic Statistics, 39</w:t>
      </w:r>
      <w:r w:rsidRPr="00640267">
        <w:t xml:space="preserve">(1), 272-281. </w:t>
      </w:r>
    </w:p>
    <w:p w14:paraId="4CBAC973" w14:textId="567652B8" w:rsidR="00A9336C" w:rsidRPr="003A19F2" w:rsidRDefault="00F25ACC" w:rsidP="0064026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697A34">
      <w:footerReference w:type="default" r:id="rId1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CC051" w14:textId="77777777" w:rsidR="00697A34" w:rsidRDefault="00697A34" w:rsidP="00834144">
      <w:pPr>
        <w:spacing w:after="0" w:line="240" w:lineRule="auto"/>
      </w:pPr>
      <w:r>
        <w:separator/>
      </w:r>
    </w:p>
  </w:endnote>
  <w:endnote w:type="continuationSeparator" w:id="0">
    <w:p w14:paraId="742E3A60" w14:textId="77777777" w:rsidR="00697A34" w:rsidRDefault="00697A34"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DAFAE" w14:textId="77777777" w:rsidR="00697A34" w:rsidRDefault="00697A34" w:rsidP="00834144">
      <w:pPr>
        <w:spacing w:after="0" w:line="240" w:lineRule="auto"/>
      </w:pPr>
      <w:r>
        <w:separator/>
      </w:r>
    </w:p>
  </w:footnote>
  <w:footnote w:type="continuationSeparator" w:id="0">
    <w:p w14:paraId="54A1096C" w14:textId="77777777" w:rsidR="00697A34" w:rsidRDefault="00697A34"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8"/>
  </w:num>
  <w:num w:numId="2" w16cid:durableId="962930624">
    <w:abstractNumId w:val="9"/>
  </w:num>
  <w:num w:numId="3" w16cid:durableId="996300495">
    <w:abstractNumId w:val="16"/>
  </w:num>
  <w:num w:numId="4" w16cid:durableId="416755700">
    <w:abstractNumId w:val="0"/>
  </w:num>
  <w:num w:numId="5" w16cid:durableId="84739453">
    <w:abstractNumId w:val="6"/>
  </w:num>
  <w:num w:numId="6" w16cid:durableId="544946131">
    <w:abstractNumId w:val="23"/>
  </w:num>
  <w:num w:numId="7" w16cid:durableId="1757750450">
    <w:abstractNumId w:val="17"/>
  </w:num>
  <w:num w:numId="8" w16cid:durableId="108939916">
    <w:abstractNumId w:val="13"/>
  </w:num>
  <w:num w:numId="9" w16cid:durableId="1354451277">
    <w:abstractNumId w:val="20"/>
  </w:num>
  <w:num w:numId="10" w16cid:durableId="1908880381">
    <w:abstractNumId w:val="15"/>
  </w:num>
  <w:num w:numId="11" w16cid:durableId="30619807">
    <w:abstractNumId w:val="10"/>
  </w:num>
  <w:num w:numId="12" w16cid:durableId="1665628311">
    <w:abstractNumId w:val="1"/>
  </w:num>
  <w:num w:numId="13" w16cid:durableId="1256087160">
    <w:abstractNumId w:val="11"/>
  </w:num>
  <w:num w:numId="14" w16cid:durableId="1869247840">
    <w:abstractNumId w:val="21"/>
  </w:num>
  <w:num w:numId="15" w16cid:durableId="1207179961">
    <w:abstractNumId w:val="4"/>
  </w:num>
  <w:num w:numId="16" w16cid:durableId="1904442019">
    <w:abstractNumId w:val="26"/>
  </w:num>
  <w:num w:numId="17" w16cid:durableId="296685915">
    <w:abstractNumId w:val="24"/>
  </w:num>
  <w:num w:numId="18" w16cid:durableId="640842779">
    <w:abstractNumId w:val="2"/>
  </w:num>
  <w:num w:numId="19" w16cid:durableId="71005701">
    <w:abstractNumId w:val="14"/>
  </w:num>
  <w:num w:numId="20" w16cid:durableId="1069353218">
    <w:abstractNumId w:val="18"/>
  </w:num>
  <w:num w:numId="21" w16cid:durableId="1318994795">
    <w:abstractNumId w:val="25"/>
  </w:num>
  <w:num w:numId="22" w16cid:durableId="221982872">
    <w:abstractNumId w:val="5"/>
  </w:num>
  <w:num w:numId="23" w16cid:durableId="235628881">
    <w:abstractNumId w:val="19"/>
  </w:num>
  <w:num w:numId="24" w16cid:durableId="416370913">
    <w:abstractNumId w:val="7"/>
  </w:num>
  <w:num w:numId="25" w16cid:durableId="981808743">
    <w:abstractNumId w:val="22"/>
  </w:num>
  <w:num w:numId="26" w16cid:durableId="1069767189">
    <w:abstractNumId w:val="12"/>
  </w:num>
  <w:num w:numId="27" w16cid:durableId="20885746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4830"/>
    <w:rsid w:val="00005F6B"/>
    <w:rsid w:val="0000682A"/>
    <w:rsid w:val="00006DBD"/>
    <w:rsid w:val="0000779A"/>
    <w:rsid w:val="000127DA"/>
    <w:rsid w:val="0001376F"/>
    <w:rsid w:val="00016992"/>
    <w:rsid w:val="000169CC"/>
    <w:rsid w:val="0001773E"/>
    <w:rsid w:val="00017FF7"/>
    <w:rsid w:val="00020FCA"/>
    <w:rsid w:val="000229AC"/>
    <w:rsid w:val="000231B0"/>
    <w:rsid w:val="000245DC"/>
    <w:rsid w:val="00024D8B"/>
    <w:rsid w:val="00025344"/>
    <w:rsid w:val="0002641E"/>
    <w:rsid w:val="00027B73"/>
    <w:rsid w:val="00027E1E"/>
    <w:rsid w:val="00031E06"/>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571DA"/>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3FCD"/>
    <w:rsid w:val="00106FDB"/>
    <w:rsid w:val="00107E82"/>
    <w:rsid w:val="00115D73"/>
    <w:rsid w:val="00116D1C"/>
    <w:rsid w:val="00117D55"/>
    <w:rsid w:val="001227B3"/>
    <w:rsid w:val="00125758"/>
    <w:rsid w:val="00126B63"/>
    <w:rsid w:val="00130E9E"/>
    <w:rsid w:val="00131390"/>
    <w:rsid w:val="0013363D"/>
    <w:rsid w:val="00133C68"/>
    <w:rsid w:val="001344E2"/>
    <w:rsid w:val="00135BA4"/>
    <w:rsid w:val="00141157"/>
    <w:rsid w:val="001413E9"/>
    <w:rsid w:val="00150848"/>
    <w:rsid w:val="00152D79"/>
    <w:rsid w:val="00153D51"/>
    <w:rsid w:val="00156014"/>
    <w:rsid w:val="00156DA1"/>
    <w:rsid w:val="001601F9"/>
    <w:rsid w:val="00160729"/>
    <w:rsid w:val="00161A33"/>
    <w:rsid w:val="001700BF"/>
    <w:rsid w:val="00170FDE"/>
    <w:rsid w:val="00172EEB"/>
    <w:rsid w:val="001765CC"/>
    <w:rsid w:val="00176C7C"/>
    <w:rsid w:val="0017710C"/>
    <w:rsid w:val="001811C1"/>
    <w:rsid w:val="0018181D"/>
    <w:rsid w:val="00181BC5"/>
    <w:rsid w:val="00183F0D"/>
    <w:rsid w:val="00186B9B"/>
    <w:rsid w:val="00190304"/>
    <w:rsid w:val="001908E6"/>
    <w:rsid w:val="00190F5C"/>
    <w:rsid w:val="00191994"/>
    <w:rsid w:val="00194C5E"/>
    <w:rsid w:val="0019722E"/>
    <w:rsid w:val="00197EED"/>
    <w:rsid w:val="001A0924"/>
    <w:rsid w:val="001A15BE"/>
    <w:rsid w:val="001A298D"/>
    <w:rsid w:val="001A36E5"/>
    <w:rsid w:val="001A3858"/>
    <w:rsid w:val="001A38AE"/>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69BA"/>
    <w:rsid w:val="00207202"/>
    <w:rsid w:val="00213348"/>
    <w:rsid w:val="00217F69"/>
    <w:rsid w:val="002205DA"/>
    <w:rsid w:val="00220D35"/>
    <w:rsid w:val="00225684"/>
    <w:rsid w:val="002270C6"/>
    <w:rsid w:val="00227B99"/>
    <w:rsid w:val="00230EC5"/>
    <w:rsid w:val="00231258"/>
    <w:rsid w:val="002353AA"/>
    <w:rsid w:val="00237677"/>
    <w:rsid w:val="00241E1E"/>
    <w:rsid w:val="00244F88"/>
    <w:rsid w:val="00246031"/>
    <w:rsid w:val="00247629"/>
    <w:rsid w:val="00247D38"/>
    <w:rsid w:val="00252A8B"/>
    <w:rsid w:val="0025314E"/>
    <w:rsid w:val="00255676"/>
    <w:rsid w:val="00255CEB"/>
    <w:rsid w:val="00262CEA"/>
    <w:rsid w:val="00263328"/>
    <w:rsid w:val="00263A61"/>
    <w:rsid w:val="00266ADF"/>
    <w:rsid w:val="00272BE0"/>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76D"/>
    <w:rsid w:val="00317F4C"/>
    <w:rsid w:val="00322912"/>
    <w:rsid w:val="00325E70"/>
    <w:rsid w:val="00326257"/>
    <w:rsid w:val="003267C6"/>
    <w:rsid w:val="00330FC1"/>
    <w:rsid w:val="00335531"/>
    <w:rsid w:val="00340267"/>
    <w:rsid w:val="00341A42"/>
    <w:rsid w:val="00341CB2"/>
    <w:rsid w:val="003423E1"/>
    <w:rsid w:val="00342CDF"/>
    <w:rsid w:val="00346043"/>
    <w:rsid w:val="0035229D"/>
    <w:rsid w:val="003544D2"/>
    <w:rsid w:val="0035514F"/>
    <w:rsid w:val="00356BBA"/>
    <w:rsid w:val="00361670"/>
    <w:rsid w:val="0036283E"/>
    <w:rsid w:val="00374AD8"/>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36F5"/>
    <w:rsid w:val="003C404E"/>
    <w:rsid w:val="003C4DF3"/>
    <w:rsid w:val="003C792A"/>
    <w:rsid w:val="003D0BB7"/>
    <w:rsid w:val="003D1035"/>
    <w:rsid w:val="003D220C"/>
    <w:rsid w:val="003D3942"/>
    <w:rsid w:val="003D6472"/>
    <w:rsid w:val="003E1916"/>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1391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760DF"/>
    <w:rsid w:val="00477304"/>
    <w:rsid w:val="00480710"/>
    <w:rsid w:val="00481CAD"/>
    <w:rsid w:val="00484057"/>
    <w:rsid w:val="00484A56"/>
    <w:rsid w:val="00486DCA"/>
    <w:rsid w:val="00490A74"/>
    <w:rsid w:val="00493A53"/>
    <w:rsid w:val="0049454B"/>
    <w:rsid w:val="004A06B0"/>
    <w:rsid w:val="004A3AAD"/>
    <w:rsid w:val="004A4631"/>
    <w:rsid w:val="004A5901"/>
    <w:rsid w:val="004A5CF7"/>
    <w:rsid w:val="004B168D"/>
    <w:rsid w:val="004B2F58"/>
    <w:rsid w:val="004B3654"/>
    <w:rsid w:val="004B50F4"/>
    <w:rsid w:val="004B54E3"/>
    <w:rsid w:val="004B69EB"/>
    <w:rsid w:val="004B7B66"/>
    <w:rsid w:val="004B7B81"/>
    <w:rsid w:val="004C0086"/>
    <w:rsid w:val="004C05D8"/>
    <w:rsid w:val="004C2084"/>
    <w:rsid w:val="004C3978"/>
    <w:rsid w:val="004C3F61"/>
    <w:rsid w:val="004C487B"/>
    <w:rsid w:val="004C6301"/>
    <w:rsid w:val="004D0A02"/>
    <w:rsid w:val="004D3C8C"/>
    <w:rsid w:val="004D673B"/>
    <w:rsid w:val="004D79FE"/>
    <w:rsid w:val="004E12BA"/>
    <w:rsid w:val="004E177F"/>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174D"/>
    <w:rsid w:val="005130C1"/>
    <w:rsid w:val="005130F2"/>
    <w:rsid w:val="005138AE"/>
    <w:rsid w:val="0051523A"/>
    <w:rsid w:val="005245B3"/>
    <w:rsid w:val="005250FD"/>
    <w:rsid w:val="00526D81"/>
    <w:rsid w:val="005275D8"/>
    <w:rsid w:val="00534771"/>
    <w:rsid w:val="0053569A"/>
    <w:rsid w:val="00535732"/>
    <w:rsid w:val="00535CF7"/>
    <w:rsid w:val="005373DB"/>
    <w:rsid w:val="00540FEA"/>
    <w:rsid w:val="0054315E"/>
    <w:rsid w:val="00543C45"/>
    <w:rsid w:val="00544AFA"/>
    <w:rsid w:val="00553165"/>
    <w:rsid w:val="00553978"/>
    <w:rsid w:val="005540B5"/>
    <w:rsid w:val="00556486"/>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5F6AF9"/>
    <w:rsid w:val="00602961"/>
    <w:rsid w:val="006031C2"/>
    <w:rsid w:val="00604BD5"/>
    <w:rsid w:val="006065C8"/>
    <w:rsid w:val="00610E4C"/>
    <w:rsid w:val="0061165E"/>
    <w:rsid w:val="00612837"/>
    <w:rsid w:val="00612E2E"/>
    <w:rsid w:val="00614C2E"/>
    <w:rsid w:val="00614D23"/>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0267"/>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A34"/>
    <w:rsid w:val="00697A78"/>
    <w:rsid w:val="00697FF9"/>
    <w:rsid w:val="006A03EC"/>
    <w:rsid w:val="006A0FB0"/>
    <w:rsid w:val="006A2717"/>
    <w:rsid w:val="006A33C1"/>
    <w:rsid w:val="006A4AF8"/>
    <w:rsid w:val="006B18FC"/>
    <w:rsid w:val="006B3F15"/>
    <w:rsid w:val="006C07B7"/>
    <w:rsid w:val="006C0A87"/>
    <w:rsid w:val="006C3282"/>
    <w:rsid w:val="006C4707"/>
    <w:rsid w:val="006C71BD"/>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1722"/>
    <w:rsid w:val="00762AB0"/>
    <w:rsid w:val="007647A9"/>
    <w:rsid w:val="007647CD"/>
    <w:rsid w:val="00764F5F"/>
    <w:rsid w:val="00770469"/>
    <w:rsid w:val="00770F64"/>
    <w:rsid w:val="00771FB8"/>
    <w:rsid w:val="00773708"/>
    <w:rsid w:val="00773D12"/>
    <w:rsid w:val="007814D9"/>
    <w:rsid w:val="00785B87"/>
    <w:rsid w:val="00786A07"/>
    <w:rsid w:val="00787E78"/>
    <w:rsid w:val="00787FF9"/>
    <w:rsid w:val="007910CA"/>
    <w:rsid w:val="0079226A"/>
    <w:rsid w:val="007945D8"/>
    <w:rsid w:val="00797AA2"/>
    <w:rsid w:val="007A1110"/>
    <w:rsid w:val="007A14F8"/>
    <w:rsid w:val="007A6433"/>
    <w:rsid w:val="007B1100"/>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35BE"/>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564F4"/>
    <w:rsid w:val="00861407"/>
    <w:rsid w:val="00862BB8"/>
    <w:rsid w:val="00864B92"/>
    <w:rsid w:val="008660B2"/>
    <w:rsid w:val="00867A99"/>
    <w:rsid w:val="00867C3E"/>
    <w:rsid w:val="008704CD"/>
    <w:rsid w:val="00872DAD"/>
    <w:rsid w:val="00873FCE"/>
    <w:rsid w:val="0087678B"/>
    <w:rsid w:val="00880156"/>
    <w:rsid w:val="008804FC"/>
    <w:rsid w:val="008808E8"/>
    <w:rsid w:val="00880CE4"/>
    <w:rsid w:val="008824C2"/>
    <w:rsid w:val="00886062"/>
    <w:rsid w:val="0088783F"/>
    <w:rsid w:val="0089001B"/>
    <w:rsid w:val="00891919"/>
    <w:rsid w:val="008A0A43"/>
    <w:rsid w:val="008A20E9"/>
    <w:rsid w:val="008A2C88"/>
    <w:rsid w:val="008A2EA9"/>
    <w:rsid w:val="008B0FCD"/>
    <w:rsid w:val="008B180E"/>
    <w:rsid w:val="008B3215"/>
    <w:rsid w:val="008B4C2F"/>
    <w:rsid w:val="008B52CA"/>
    <w:rsid w:val="008B772E"/>
    <w:rsid w:val="008C08C8"/>
    <w:rsid w:val="008C0943"/>
    <w:rsid w:val="008C141C"/>
    <w:rsid w:val="008C5768"/>
    <w:rsid w:val="008C580E"/>
    <w:rsid w:val="008C5CB9"/>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5AB1"/>
    <w:rsid w:val="009467F8"/>
    <w:rsid w:val="00950270"/>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5CB"/>
    <w:rsid w:val="00981BD4"/>
    <w:rsid w:val="009825D1"/>
    <w:rsid w:val="00982878"/>
    <w:rsid w:val="009843E9"/>
    <w:rsid w:val="00987E4D"/>
    <w:rsid w:val="00992369"/>
    <w:rsid w:val="00993931"/>
    <w:rsid w:val="00993D5C"/>
    <w:rsid w:val="009955C6"/>
    <w:rsid w:val="00996F50"/>
    <w:rsid w:val="00997AB5"/>
    <w:rsid w:val="009A2677"/>
    <w:rsid w:val="009A5B98"/>
    <w:rsid w:val="009A6F1C"/>
    <w:rsid w:val="009B0FB3"/>
    <w:rsid w:val="009B20AD"/>
    <w:rsid w:val="009B3545"/>
    <w:rsid w:val="009B4340"/>
    <w:rsid w:val="009B49B7"/>
    <w:rsid w:val="009B4E6C"/>
    <w:rsid w:val="009C775E"/>
    <w:rsid w:val="009D084E"/>
    <w:rsid w:val="009D1266"/>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03E6"/>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4D76"/>
    <w:rsid w:val="00A665D3"/>
    <w:rsid w:val="00A67B4D"/>
    <w:rsid w:val="00A7398F"/>
    <w:rsid w:val="00A739F3"/>
    <w:rsid w:val="00A75D9F"/>
    <w:rsid w:val="00A77965"/>
    <w:rsid w:val="00A82AEA"/>
    <w:rsid w:val="00A86619"/>
    <w:rsid w:val="00A925E1"/>
    <w:rsid w:val="00A92A1A"/>
    <w:rsid w:val="00A9336C"/>
    <w:rsid w:val="00A96003"/>
    <w:rsid w:val="00A97A66"/>
    <w:rsid w:val="00AA39DA"/>
    <w:rsid w:val="00AA3CDE"/>
    <w:rsid w:val="00AA4A20"/>
    <w:rsid w:val="00AA4FC0"/>
    <w:rsid w:val="00AA4FDC"/>
    <w:rsid w:val="00AA68E2"/>
    <w:rsid w:val="00AB15DB"/>
    <w:rsid w:val="00AB23E4"/>
    <w:rsid w:val="00AB5D64"/>
    <w:rsid w:val="00AC0841"/>
    <w:rsid w:val="00AC08D0"/>
    <w:rsid w:val="00AC2EB9"/>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781"/>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55D06"/>
    <w:rsid w:val="00B56BD0"/>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C5213"/>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1DF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0CD7"/>
    <w:rsid w:val="00C52936"/>
    <w:rsid w:val="00C52E77"/>
    <w:rsid w:val="00C571B0"/>
    <w:rsid w:val="00C57B86"/>
    <w:rsid w:val="00C605C4"/>
    <w:rsid w:val="00C614C6"/>
    <w:rsid w:val="00C6427F"/>
    <w:rsid w:val="00C72B2E"/>
    <w:rsid w:val="00C72CDB"/>
    <w:rsid w:val="00C73B03"/>
    <w:rsid w:val="00C75874"/>
    <w:rsid w:val="00C76533"/>
    <w:rsid w:val="00C766E6"/>
    <w:rsid w:val="00C7706D"/>
    <w:rsid w:val="00C77338"/>
    <w:rsid w:val="00C81099"/>
    <w:rsid w:val="00C81B0A"/>
    <w:rsid w:val="00C83DCB"/>
    <w:rsid w:val="00C875DB"/>
    <w:rsid w:val="00C91A28"/>
    <w:rsid w:val="00C96766"/>
    <w:rsid w:val="00CA3893"/>
    <w:rsid w:val="00CA4084"/>
    <w:rsid w:val="00CA5C84"/>
    <w:rsid w:val="00CA726B"/>
    <w:rsid w:val="00CA7698"/>
    <w:rsid w:val="00CB57F8"/>
    <w:rsid w:val="00CB7512"/>
    <w:rsid w:val="00CB7D2A"/>
    <w:rsid w:val="00CC03F6"/>
    <w:rsid w:val="00CC2956"/>
    <w:rsid w:val="00CC4A0C"/>
    <w:rsid w:val="00CC5810"/>
    <w:rsid w:val="00CC6CF7"/>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6954"/>
    <w:rsid w:val="00D373BF"/>
    <w:rsid w:val="00D376E6"/>
    <w:rsid w:val="00D41609"/>
    <w:rsid w:val="00D41DA7"/>
    <w:rsid w:val="00D43846"/>
    <w:rsid w:val="00D44E69"/>
    <w:rsid w:val="00D4524B"/>
    <w:rsid w:val="00D45577"/>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202"/>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18C6"/>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557C"/>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173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1322"/>
    <w:rsid w:val="00FC47B5"/>
    <w:rsid w:val="00FC4919"/>
    <w:rsid w:val="00FC6585"/>
    <w:rsid w:val="00FD1D3B"/>
    <w:rsid w:val="00FD2741"/>
    <w:rsid w:val="00FD3EF7"/>
    <w:rsid w:val="00FD4A25"/>
    <w:rsid w:val="00FD627C"/>
    <w:rsid w:val="00FE060B"/>
    <w:rsid w:val="00FE163E"/>
    <w:rsid w:val="00FE1C9A"/>
    <w:rsid w:val="00FE2ACF"/>
    <w:rsid w:val="00FE2FF2"/>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AFD2D"/>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hyperlink" Target="https://www.merriam-webster.com/dictionary/algorithm" TargetMode="External"/><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2</TotalTime>
  <Pages>296</Pages>
  <Words>82359</Words>
  <Characters>469452</Characters>
  <Application>Microsoft Office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710</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Mohsen</cp:lastModifiedBy>
  <cp:revision>227</cp:revision>
  <cp:lastPrinted>2023-10-08T19:36:00Z</cp:lastPrinted>
  <dcterms:created xsi:type="dcterms:W3CDTF">2023-12-07T20:50:00Z</dcterms:created>
  <dcterms:modified xsi:type="dcterms:W3CDTF">2024-03-02T17:33:00Z</dcterms:modified>
</cp:coreProperties>
</file>